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8A276" w14:textId="0DE4146C" w:rsidR="004B5670" w:rsidRDefault="00BC422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0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Team ID</w:t>
      </w:r>
      <w:r>
        <w:rPr>
          <w:rFonts w:ascii="Times New Roman" w:hAnsi="Times New Roman" w:cs="Times New Roman"/>
          <w:sz w:val="24"/>
          <w:szCs w:val="24"/>
          <w:lang w:val="en-US"/>
        </w:rPr>
        <w:t>: CSD-040</w:t>
      </w:r>
    </w:p>
    <w:p w14:paraId="01F01C00" w14:textId="55D21010" w:rsidR="00BC4227" w:rsidRPr="00C16261" w:rsidRDefault="00BC4227">
      <w:pPr>
        <w:rPr>
          <w:rFonts w:ascii="Times New Roman" w:hAnsi="Times New Roman" w:cs="Times New Roman"/>
          <w:b/>
          <w:bCs/>
          <w:sz w:val="24"/>
          <w:szCs w:val="24"/>
          <w:lang w:val="en-US"/>
          <w:rPrChange w:id="1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2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 xml:space="preserve">Nama </w:t>
      </w:r>
      <w:proofErr w:type="spellStart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3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Anggota</w:t>
      </w:r>
      <w:proofErr w:type="spellEnd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4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:</w:t>
      </w:r>
    </w:p>
    <w:p w14:paraId="08070E19" w14:textId="77777777" w:rsidR="00683882" w:rsidRPr="006C7B5A" w:rsidRDefault="00683882">
      <w:pPr>
        <w:pStyle w:val="ListParagraph"/>
        <w:numPr>
          <w:ilvl w:val="0"/>
          <w:numId w:val="8"/>
        </w:numPr>
        <w:spacing w:line="256" w:lineRule="auto"/>
        <w:rPr>
          <w:ins w:id="5" w:author="Guna Dermawan" w:date="2021-11-18T08:23:00Z"/>
          <w:rFonts w:ascii="Times New Roman" w:hAnsi="Times New Roman" w:cs="Times New Roman"/>
          <w:sz w:val="24"/>
          <w:szCs w:val="24"/>
          <w:lang w:val="en-US"/>
        </w:rPr>
        <w:pPrChange w:id="6" w:author="Guna Dermawan" w:date="2021-11-18T08:23:00Z">
          <w:pPr>
            <w:pStyle w:val="ListParagraph"/>
            <w:numPr>
              <w:numId w:val="1"/>
            </w:numPr>
            <w:spacing w:line="256" w:lineRule="auto"/>
            <w:ind w:hanging="360"/>
          </w:pPr>
        </w:pPrChange>
      </w:pPr>
      <w:ins w:id="7" w:author="Guna Dermawan" w:date="2021-11-18T08:23:00Z">
        <w:r w:rsidRPr="00683882">
          <w:rPr>
            <w:rFonts w:ascii="Arial" w:hAnsi="Arial" w:cs="Arial"/>
            <w:color w:val="000000"/>
            <w:sz w:val="20"/>
            <w:szCs w:val="20"/>
            <w:shd w:val="clear" w:color="auto" w:fill="FFFFFF"/>
            <w:rPrChange w:id="8" w:author="Guna Dermawan" w:date="2021-11-18T08:23:00Z">
              <w:rPr>
                <w:shd w:val="clear" w:color="auto" w:fill="FFFFFF"/>
              </w:rPr>
            </w:rPrChange>
          </w:rPr>
          <w:t>A195R4154 - EDO JULIANTIO</w:t>
        </w:r>
      </w:ins>
    </w:p>
    <w:p w14:paraId="76BF16D7" w14:textId="4334188E" w:rsidR="00BC4227" w:rsidRPr="00683882" w:rsidDel="00683882" w:rsidRDefault="00BC4227">
      <w:pPr>
        <w:ind w:left="360"/>
        <w:rPr>
          <w:del w:id="9" w:author="Guna Dermawan" w:date="2021-11-18T08:22:00Z"/>
          <w:rFonts w:ascii="Times New Roman" w:hAnsi="Times New Roman" w:cs="Times New Roman"/>
          <w:sz w:val="24"/>
          <w:szCs w:val="24"/>
          <w:lang w:val="en-US"/>
        </w:rPr>
        <w:pPrChange w:id="10" w:author="Guna Dermawan" w:date="2021-11-18T08:23:00Z">
          <w:pPr>
            <w:pStyle w:val="ListParagraph"/>
            <w:numPr>
              <w:numId w:val="1"/>
            </w:numPr>
            <w:ind w:hanging="360"/>
          </w:pPr>
        </w:pPrChange>
      </w:pPr>
      <w:del w:id="11" w:author="Guna Dermawan" w:date="2021-11-18T08:22:00Z">
        <w:r w:rsidRPr="00683882" w:rsidDel="00683882">
          <w:rPr>
            <w:rFonts w:ascii="Arial" w:hAnsi="Arial" w:cs="Arial"/>
            <w:color w:val="000000"/>
            <w:sz w:val="20"/>
            <w:szCs w:val="20"/>
            <w:shd w:val="clear" w:color="auto" w:fill="FFFFFF"/>
            <w:rPrChange w:id="12" w:author="Guna Dermawan" w:date="2021-11-18T08:23:00Z">
              <w:rPr>
                <w:shd w:val="clear" w:color="auto" w:fill="FFFFFF"/>
              </w:rPr>
            </w:rPrChange>
          </w:rPr>
          <w:delText>A007R6017 - GUNA DERMAWAN</w:delText>
        </w:r>
      </w:del>
    </w:p>
    <w:p w14:paraId="65C5F567" w14:textId="15D221BA" w:rsidR="00BC4227" w:rsidRPr="006C7B5A" w:rsidRDefault="00683882">
      <w:pPr>
        <w:pStyle w:val="ListParagraph"/>
        <w:numPr>
          <w:ilvl w:val="0"/>
          <w:numId w:val="8"/>
        </w:numPr>
        <w:rPr>
          <w:ins w:id="13" w:author="Guna Dermawan" w:date="2021-11-17T05:40:00Z"/>
          <w:rFonts w:ascii="Times New Roman" w:hAnsi="Times New Roman" w:cs="Times New Roman"/>
          <w:sz w:val="24"/>
          <w:szCs w:val="24"/>
          <w:lang w:val="en-US"/>
        </w:rPr>
        <w:pPrChange w:id="14" w:author="Guna Dermawan" w:date="2021-11-18T08:23:00Z">
          <w:pPr>
            <w:pStyle w:val="ListParagraph"/>
            <w:numPr>
              <w:numId w:val="1"/>
            </w:numPr>
            <w:ind w:hanging="360"/>
          </w:pPr>
        </w:pPrChange>
      </w:pPr>
      <w:ins w:id="15" w:author="Guna Dermawan" w:date="2021-11-18T08:23:00Z">
        <w:r w:rsidRPr="00683882">
          <w:rPr>
            <w:shd w:val="clear" w:color="auto" w:fill="FFFFFF"/>
          </w:rPr>
          <w:t>A007R6017 - GUNA DERMAWAN</w:t>
        </w:r>
      </w:ins>
      <w:del w:id="16" w:author="Guna Dermawan" w:date="2021-11-18T08:23:00Z">
        <w:r w:rsidR="00BC4227" w:rsidRPr="00683882" w:rsidDel="00683882">
          <w:rPr>
            <w:shd w:val="clear" w:color="auto" w:fill="FFFFFF"/>
            <w:rPrChange w:id="17" w:author="Guna Dermawan" w:date="2021-11-18T08:23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A195R4154 </w:delText>
        </w:r>
      </w:del>
      <w:del w:id="18" w:author="Guna Dermawan" w:date="2021-11-17T05:50:00Z">
        <w:r w:rsidR="00BC4227" w:rsidRPr="00683882" w:rsidDel="0029669C">
          <w:rPr>
            <w:shd w:val="clear" w:color="auto" w:fill="FFFFFF"/>
            <w:rPrChange w:id="19" w:author="Guna Dermawan" w:date="2021-11-18T08:23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>–</w:delText>
        </w:r>
      </w:del>
      <w:del w:id="20" w:author="Guna Dermawan" w:date="2021-11-18T08:23:00Z">
        <w:r w:rsidR="00BC4227" w:rsidRPr="00683882" w:rsidDel="00683882">
          <w:rPr>
            <w:shd w:val="clear" w:color="auto" w:fill="FFFFFF"/>
            <w:rPrChange w:id="21" w:author="Guna Dermawan" w:date="2021-11-18T08:23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 EDO JULIANTI</w:delText>
        </w:r>
      </w:del>
    </w:p>
    <w:p w14:paraId="47BFADBD" w14:textId="6E2009C1" w:rsidR="00BC4227" w:rsidRDefault="00BC4227" w:rsidP="00BC4227">
      <w:pPr>
        <w:rPr>
          <w:ins w:id="22" w:author="Guna Dermawan" w:date="2021-11-17T05:5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23" w:author="Guna Dermawan" w:date="2021-11-17T05:41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24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ema</w:t>
        </w:r>
      </w:ins>
      <w:proofErr w:type="spellEnd"/>
      <w:ins w:id="25" w:author="Guna Dermawan" w:date="2021-11-17T05:50:00Z"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  <w:ins w:id="26" w:author="Guna Dermawan" w:date="2021-11-17T05:41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: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tilita</w:t>
        </w:r>
      </w:ins>
      <w:ins w:id="27" w:author="Guna Dermawan" w:date="2021-11-17T05:49:00Z">
        <w:r w:rsidR="00460B56">
          <w:rPr>
            <w:rFonts w:ascii="Times New Roman" w:hAnsi="Times New Roman" w:cs="Times New Roman"/>
            <w:sz w:val="24"/>
            <w:szCs w:val="24"/>
            <w:lang w:val="en-US"/>
          </w:rPr>
          <w:t>s</w:t>
        </w:r>
      </w:ins>
      <w:proofErr w:type="spellEnd"/>
    </w:p>
    <w:p w14:paraId="0DF5B8E3" w14:textId="0E02FBBA" w:rsidR="00372D8B" w:rsidRPr="006C59D5" w:rsidRDefault="002723E9" w:rsidP="006C59D5">
      <w:pPr>
        <w:rPr>
          <w:ins w:id="28" w:author="Guna Dermawan" w:date="2021-11-18T16:09:00Z"/>
          <w:rFonts w:ascii="Times New Roman" w:hAnsi="Times New Roman" w:cs="Times New Roman"/>
          <w:b/>
          <w:bCs/>
          <w:sz w:val="24"/>
          <w:szCs w:val="24"/>
          <w:lang w:val="en-US"/>
          <w:rPrChange w:id="29" w:author="Guna Dermawan" w:date="2021-11-18T16:31:00Z">
            <w:rPr>
              <w:ins w:id="30" w:author="Guna Dermawan" w:date="2021-11-18T16:09:00Z"/>
              <w:lang w:val="en-US"/>
            </w:rPr>
          </w:rPrChange>
        </w:rPr>
        <w:pPrChange w:id="31" w:author="Guna Dermawan" w:date="2021-11-18T16:31:00Z">
          <w:pPr/>
        </w:pPrChange>
      </w:pPr>
      <w:proofErr w:type="spellStart"/>
      <w:ins w:id="32" w:author="Guna Dermawan" w:date="2021-11-17T05:50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3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Judul</w:t>
        </w:r>
        <w:proofErr w:type="spellEnd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4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 xml:space="preserve"> </w:t>
        </w:r>
        <w:proofErr w:type="spellStart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5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ye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ab/>
          <w:t xml:space="preserve">: </w:t>
        </w:r>
      </w:ins>
      <w:proofErr w:type="spellStart"/>
      <w:ins w:id="36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engembangan</w:t>
        </w:r>
      </w:ins>
      <w:proofErr w:type="spellEnd"/>
      <w:ins w:id="37" w:author="Guna Dermawan" w:date="2021-11-18T16:03:00Z">
        <w:r w:rsidR="00787250">
          <w:rPr>
            <w:rFonts w:ascii="Times New Roman" w:hAnsi="Times New Roman" w:cs="Times New Roman"/>
            <w:sz w:val="24"/>
            <w:szCs w:val="24"/>
            <w:lang w:val="id-ID"/>
          </w:rPr>
          <w:t xml:space="preserve"> aplikasi</w:t>
        </w:r>
      </w:ins>
      <w:ins w:id="38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mobile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rese</w:t>
        </w:r>
      </w:ins>
      <w:ins w:id="39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nsi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berbasis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GPS dan Geocoding </w:t>
        </w:r>
      </w:ins>
      <w:ins w:id="40" w:author="Guna Dermawan" w:date="2021-11-18T16:04:00Z">
        <w:r w:rsidR="001330B5">
          <w:rPr>
            <w:rFonts w:ascii="Times New Roman" w:hAnsi="Times New Roman" w:cs="Times New Roman"/>
            <w:sz w:val="24"/>
            <w:szCs w:val="24"/>
            <w:lang w:val="id-ID"/>
          </w:rPr>
          <w:t xml:space="preserve">dengan </w:t>
        </w:r>
      </w:ins>
      <w:proofErr w:type="spellStart"/>
      <w:ins w:id="41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nggunakan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tode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haversine</w:t>
        </w:r>
      </w:ins>
      <w:ins w:id="42" w:author="Guna Dermawan" w:date="2021-11-17T06:04:00Z">
        <w:r w:rsidR="00ED497F">
          <w:rPr>
            <w:rFonts w:ascii="Times New Roman" w:hAnsi="Times New Roman" w:cs="Times New Roman"/>
            <w:sz w:val="24"/>
            <w:szCs w:val="24"/>
            <w:lang w:val="en-US"/>
          </w:rPr>
          <w:br/>
        </w:r>
        <w:r w:rsidR="00ED497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43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Executive summary</w:t>
        </w:r>
      </w:ins>
      <w:ins w:id="44" w:author="Guna Dermawan" w:date="2021-11-17T21:27:00Z">
        <w:r w:rsidR="009027CA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>:</w:t>
        </w:r>
      </w:ins>
      <w:ins w:id="45" w:author="Guna Dermawan" w:date="2021-11-18T08:22:00Z">
        <w:r w:rsidR="00683882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 xml:space="preserve"> </w:t>
        </w:r>
      </w:ins>
    </w:p>
    <w:p w14:paraId="10CE3C97" w14:textId="2BF3040C" w:rsidR="00372D8B" w:rsidRPr="00F32E29" w:rsidRDefault="00F32E29" w:rsidP="00582D8D">
      <w:pPr>
        <w:spacing w:line="276" w:lineRule="auto"/>
        <w:jc w:val="both"/>
        <w:rPr>
          <w:ins w:id="46" w:author="Guna Dermawan" w:date="2021-11-18T08:43:00Z"/>
          <w:rFonts w:ascii="Times New Roman" w:hAnsi="Times New Roman" w:cs="Times New Roman"/>
          <w:sz w:val="24"/>
          <w:szCs w:val="24"/>
          <w:lang w:val="id-ID"/>
          <w:rPrChange w:id="47" w:author="Guna Dermawan" w:date="2021-11-18T16:27:00Z">
            <w:rPr>
              <w:ins w:id="48" w:author="Guna Dermawan" w:date="2021-11-18T08:43:00Z"/>
              <w:rFonts w:eastAsiaTheme="majorEastAsia"/>
              <w:lang w:val="en-US"/>
            </w:rPr>
          </w:rPrChange>
        </w:rPr>
        <w:pPrChange w:id="49" w:author="Guna Dermawan" w:date="2021-11-18T16:34:00Z">
          <w:pPr>
            <w:pStyle w:val="Subtitle"/>
            <w:spacing w:line="240" w:lineRule="auto"/>
            <w:jc w:val="both"/>
          </w:pPr>
        </w:pPrChange>
      </w:pPr>
      <w:proofErr w:type="spellStart"/>
      <w:ins w:id="50" w:author="Guna Dermawan" w:date="2021-11-18T16:27:00Z">
        <w:r w:rsidRPr="00F32E29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adalah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salah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satu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faktor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digunakan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sebagai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indikator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pengambilan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keputusan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dari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sebuah</w:t>
        </w:r>
        <w:proofErr w:type="spellEnd"/>
        <w:r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Pr="00F32E29">
          <w:rPr>
            <w:rFonts w:ascii="Times New Roman" w:hAnsi="Times New Roman" w:cs="Times New Roman"/>
            <w:sz w:val="24"/>
            <w:szCs w:val="24"/>
          </w:rPr>
          <w:t>insta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. </w:t>
        </w:r>
      </w:ins>
      <w:proofErr w:type="spellStart"/>
      <w:ins w:id="51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Permasalahanny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dalah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sa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asih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suli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ngaw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r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2" w:author="Guna Dermawan" w:date="2021-11-18T16:29:00Z">
        <w:r w:rsidR="00AB4E86">
          <w:rPr>
            <w:rFonts w:ascii="Times New Roman" w:hAnsi="Times New Roman" w:cs="Times New Roman"/>
            <w:sz w:val="24"/>
            <w:szCs w:val="24"/>
            <w:lang w:val="id-ID"/>
          </w:rPr>
          <w:t>kantor</w:t>
        </w:r>
      </w:ins>
      <w:ins w:id="53" w:author="Guna Dermawan" w:date="2021-11-18T16:11:00Z">
        <w:r w:rsidR="00372D8B">
          <w:rPr>
            <w:rFonts w:ascii="Times New Roman" w:hAnsi="Times New Roman" w:cs="Times New Roman"/>
            <w:sz w:val="24"/>
            <w:szCs w:val="24"/>
            <w:lang w:val="id-ID"/>
          </w:rPr>
          <w:t xml:space="preserve"> yang menggunakan metode konvensional</w:t>
        </w:r>
      </w:ins>
      <w:ins w:id="54" w:author="Guna Dermawan" w:date="2021-11-18T16:19:00Z">
        <w:r w:rsidR="00CA1F99">
          <w:rPr>
            <w:rFonts w:ascii="Times New Roman" w:hAnsi="Times New Roman" w:cs="Times New Roman"/>
            <w:sz w:val="24"/>
            <w:szCs w:val="24"/>
            <w:lang w:val="id-ID"/>
          </w:rPr>
          <w:t>.</w:t>
        </w:r>
      </w:ins>
      <w:ins w:id="55" w:author="Guna Dermawan" w:date="2021-11-18T16:18:00Z">
        <w:r w:rsidR="00AD0530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56" w:author="Guna Dermawan" w:date="2021-11-18T16:19:00Z">
        <w:r w:rsidR="00CA1F99">
          <w:rPr>
            <w:rFonts w:ascii="Times New Roman" w:hAnsi="Times New Roman" w:cs="Times New Roman"/>
            <w:sz w:val="24"/>
            <w:szCs w:val="24"/>
            <w:lang w:val="id-ID"/>
          </w:rPr>
          <w:t>D</w:t>
        </w:r>
      </w:ins>
      <w:ins w:id="57" w:author="Guna Dermawan" w:date="2021-11-18T16:18:00Z">
        <w:r w:rsidR="00AD0530">
          <w:rPr>
            <w:rFonts w:ascii="Times New Roman" w:hAnsi="Times New Roman" w:cs="Times New Roman"/>
            <w:sz w:val="24"/>
            <w:szCs w:val="24"/>
            <w:lang w:val="id-ID"/>
          </w:rPr>
          <w:t>engan menggunakan metode tersebut</w:t>
        </w:r>
      </w:ins>
      <w:ins w:id="58" w:author="Guna Dermawan" w:date="2021-11-18T16:19:00Z">
        <w:r w:rsidR="001955D7">
          <w:rPr>
            <w:rFonts w:ascii="Times New Roman" w:hAnsi="Times New Roman" w:cs="Times New Roman"/>
            <w:sz w:val="24"/>
            <w:szCs w:val="24"/>
            <w:lang w:val="id-ID"/>
          </w:rPr>
          <w:t>,</w:t>
        </w:r>
      </w:ins>
      <w:ins w:id="59" w:author="Guna Dermawan" w:date="2021-11-18T16:30:00Z">
        <w:r w:rsidR="00CB2711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proofErr w:type="spellStart"/>
      <w:ins w:id="60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1" w:author="Guna Dermawan" w:date="2021-11-18T16:17:00Z">
        <w:r w:rsidR="009A32E6">
          <w:rPr>
            <w:rFonts w:ascii="Times New Roman" w:hAnsi="Times New Roman" w:cs="Times New Roman"/>
            <w:sz w:val="24"/>
            <w:szCs w:val="24"/>
            <w:lang w:val="id-ID"/>
          </w:rPr>
          <w:t>bisa saja</w:t>
        </w:r>
      </w:ins>
      <w:ins w:id="62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3" w:author="Guna Dermawan" w:date="2021-11-18T16:14:00Z">
        <w:r w:rsidR="00BA3875">
          <w:rPr>
            <w:rFonts w:ascii="Times New Roman" w:hAnsi="Times New Roman" w:cs="Times New Roman"/>
            <w:sz w:val="24"/>
            <w:szCs w:val="24"/>
            <w:lang w:val="id-ID"/>
          </w:rPr>
          <w:t xml:space="preserve">meminta bantuan </w:t>
        </w:r>
      </w:ins>
      <w:proofErr w:type="spellStart"/>
      <w:ins w:id="64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kepad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lain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lakuk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>.</w:t>
        </w:r>
      </w:ins>
      <w:ins w:id="65" w:author="Guna Dermawan" w:date="2021-11-18T16:27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66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Oleh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karen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tu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67" w:author="Guna Dermawan" w:date="2021-11-18T16:20:00Z">
        <w:r w:rsidR="00925EC9">
          <w:rPr>
            <w:rFonts w:ascii="Times New Roman" w:hAnsi="Times New Roman" w:cs="Times New Roman"/>
            <w:sz w:val="24"/>
            <w:szCs w:val="24"/>
            <w:lang w:val="id-ID"/>
          </w:rPr>
          <w:t>diperlukan sebuah sistem presensi</w:t>
        </w:r>
        <w:r w:rsidR="00F94FD6">
          <w:rPr>
            <w:rFonts w:ascii="Times New Roman" w:hAnsi="Times New Roman" w:cs="Times New Roman"/>
            <w:sz w:val="24"/>
            <w:szCs w:val="24"/>
            <w:lang w:val="id-ID"/>
          </w:rPr>
          <w:t xml:space="preserve"> berbasis</w:t>
        </w:r>
      </w:ins>
      <w:ins w:id="68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agar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rmasalah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di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tas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p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iselesaik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.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>,</w:t>
        </w:r>
      </w:ins>
      <w:ins w:id="69" w:author="Guna Dermawan" w:date="2021-11-18T16:25:00Z">
        <w:r w:rsidR="006A6767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70" w:author="Guna Dermawan" w:date="2021-11-18T16:26:00Z">
        <w:r w:rsidR="006A6767">
          <w:rPr>
            <w:rFonts w:ascii="Times New Roman" w:hAnsi="Times New Roman" w:cs="Times New Roman"/>
            <w:sz w:val="24"/>
            <w:szCs w:val="24"/>
            <w:lang w:val="id-ID"/>
          </w:rPr>
          <w:t>kepala desa</w:t>
        </w:r>
      </w:ins>
      <w:ins w:id="71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d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mantau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2" w:author="Guna Dermawan" w:date="2021-11-18T16:21:00Z">
        <w:r w:rsidR="00F94FD6">
          <w:rPr>
            <w:rFonts w:ascii="Times New Roman" w:hAnsi="Times New Roman" w:cs="Times New Roman"/>
            <w:sz w:val="24"/>
            <w:szCs w:val="24"/>
            <w:lang w:val="id-ID"/>
          </w:rPr>
          <w:t>presensi</w:t>
        </w:r>
      </w:ins>
      <w:ins w:id="73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</w:ins>
      <w:proofErr w:type="spellEnd"/>
      <w:ins w:id="74" w:author="Guna Dermawan" w:date="2021-11-18T16:22:00Z">
        <w:r w:rsidR="009651F3">
          <w:rPr>
            <w:rFonts w:ascii="Times New Roman" w:hAnsi="Times New Roman" w:cs="Times New Roman"/>
            <w:sz w:val="24"/>
            <w:szCs w:val="24"/>
            <w:lang w:val="id-ID"/>
          </w:rPr>
          <w:t xml:space="preserve"> dan membantu </w:t>
        </w:r>
      </w:ins>
      <w:ins w:id="75" w:author="Guna Dermawan" w:date="2021-11-18T16:24:00Z">
        <w:r w:rsidR="00200B6F">
          <w:rPr>
            <w:rFonts w:ascii="Times New Roman" w:hAnsi="Times New Roman" w:cs="Times New Roman"/>
            <w:sz w:val="24"/>
            <w:szCs w:val="24"/>
            <w:lang w:val="id-ID"/>
          </w:rPr>
          <w:t>dalam membuat kebijakan terk</w:t>
        </w:r>
        <w:r w:rsidR="007D2896">
          <w:rPr>
            <w:rFonts w:ascii="Times New Roman" w:hAnsi="Times New Roman" w:cs="Times New Roman"/>
            <w:sz w:val="24"/>
            <w:szCs w:val="24"/>
            <w:lang w:val="id-ID"/>
          </w:rPr>
          <w:t>a</w:t>
        </w:r>
        <w:r w:rsidR="00200B6F">
          <w:rPr>
            <w:rFonts w:ascii="Times New Roman" w:hAnsi="Times New Roman" w:cs="Times New Roman"/>
            <w:sz w:val="24"/>
            <w:szCs w:val="24"/>
            <w:lang w:val="id-ID"/>
          </w:rPr>
          <w:t>it dengan presensi</w:t>
        </w:r>
        <w:r w:rsidR="007D2896">
          <w:rPr>
            <w:rFonts w:ascii="Times New Roman" w:hAnsi="Times New Roman" w:cs="Times New Roman"/>
            <w:sz w:val="24"/>
            <w:szCs w:val="24"/>
            <w:lang w:val="id-ID"/>
          </w:rPr>
          <w:t>.</w:t>
        </w:r>
      </w:ins>
    </w:p>
    <w:p w14:paraId="584B97D9" w14:textId="38032CD4" w:rsidR="00CF4039" w:rsidRDefault="00CC29B4" w:rsidP="00582D8D">
      <w:pPr>
        <w:pStyle w:val="Subtitle"/>
        <w:numPr>
          <w:ilvl w:val="0"/>
          <w:numId w:val="10"/>
        </w:numPr>
        <w:jc w:val="both"/>
        <w:rPr>
          <w:ins w:id="76" w:author="Guna Dermawan" w:date="2021-11-18T09:57:00Z"/>
          <w:rFonts w:cs="Times New Roman"/>
          <w:lang w:val="id-ID"/>
        </w:rPr>
        <w:pPrChange w:id="77" w:author="Guna Dermawan" w:date="2021-11-18T16:34:00Z">
          <w:pPr>
            <w:pStyle w:val="Subtitle"/>
            <w:numPr>
              <w:ilvl w:val="0"/>
              <w:numId w:val="10"/>
            </w:numPr>
            <w:ind w:left="1079" w:hanging="360"/>
          </w:pPr>
        </w:pPrChange>
      </w:pPr>
      <w:ins w:id="78" w:author="Guna Dermawan" w:date="2021-11-18T09:57:00Z">
        <w:r w:rsidRPr="006C7B5A">
          <w:rPr>
            <w:rFonts w:cs="Times New Roman"/>
            <w:lang w:val="id-ID"/>
          </w:rPr>
          <w:t>Apa masalah yang terdapat pada presensi menggunakan metode konvensional?</w:t>
        </w:r>
      </w:ins>
    </w:p>
    <w:p w14:paraId="4876C11C" w14:textId="3BB68702" w:rsidR="00B20494" w:rsidRPr="009B79DD" w:rsidRDefault="00CF4039" w:rsidP="00582D8D">
      <w:pPr>
        <w:pStyle w:val="Subtitle"/>
        <w:numPr>
          <w:ilvl w:val="0"/>
          <w:numId w:val="10"/>
        </w:numPr>
        <w:jc w:val="both"/>
        <w:rPr>
          <w:ins w:id="79" w:author="Guna Dermawan" w:date="2021-11-17T15:59:00Z"/>
          <w:lang w:val="id-ID"/>
          <w:rPrChange w:id="80" w:author="Guna Dermawan" w:date="2021-11-18T09:58:00Z">
            <w:rPr>
              <w:ins w:id="81" w:author="Guna Dermawan" w:date="2021-11-17T15:59:00Z"/>
              <w:lang w:val="en-US"/>
            </w:rPr>
          </w:rPrChange>
        </w:rPr>
        <w:pPrChange w:id="82" w:author="Guna Dermawan" w:date="2021-11-18T16:34:00Z">
          <w:pPr>
            <w:jc w:val="both"/>
          </w:pPr>
        </w:pPrChange>
      </w:pPr>
      <w:ins w:id="83" w:author="Guna Dermawan" w:date="2021-11-18T09:57:00Z">
        <w:r>
          <w:rPr>
            <w:lang w:val="id-ID"/>
          </w:rPr>
          <w:t>Bagaimana cara kerja aplikasi untuk</w:t>
        </w:r>
      </w:ins>
      <w:ins w:id="84" w:author="Guna Dermawan" w:date="2021-11-18T09:58:00Z">
        <w:r>
          <w:rPr>
            <w:lang w:val="id-ID"/>
          </w:rPr>
          <w:t xml:space="preserve"> melakukan monitoring presensi?</w:t>
        </w:r>
      </w:ins>
    </w:p>
    <w:p w14:paraId="69CC2DA5" w14:textId="4F880478" w:rsidR="004B303F" w:rsidRPr="00C16261" w:rsidRDefault="008A3265">
      <w:pPr>
        <w:rPr>
          <w:ins w:id="85" w:author="Guna Dermawan" w:date="2021-11-17T16:00:00Z"/>
          <w:rFonts w:ascii="Times New Roman" w:hAnsi="Times New Roman" w:cs="Times New Roman"/>
          <w:b/>
          <w:bCs/>
          <w:sz w:val="24"/>
          <w:szCs w:val="24"/>
          <w:lang w:val="en-US"/>
          <w:rPrChange w:id="86" w:author="Guna Dermawan" w:date="2021-11-17T20:15:00Z">
            <w:rPr>
              <w:ins w:id="87" w:author="Guna Dermawan" w:date="2021-11-17T16:00:00Z"/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ins w:id="88" w:author="Guna Dermawan" w:date="2021-11-17T16:57:00Z">
        <w:r w:rsidRPr="00C16261">
          <w:rPr>
            <w:rFonts w:ascii="Times New Roman" w:hAnsi="Times New Roman" w:cs="Times New Roman"/>
            <w:b/>
            <w:bCs/>
            <w:noProof/>
            <w:sz w:val="24"/>
            <w:szCs w:val="24"/>
            <w:lang w:val="en-US"/>
            <w:rPrChange w:id="89" w:author="Guna Dermawan" w:date="2021-11-17T20:15:00Z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rPrChange>
          </w:rPr>
          <w:drawing>
            <wp:anchor distT="0" distB="0" distL="114300" distR="114300" simplePos="0" relativeHeight="251658240" behindDoc="1" locked="0" layoutInCell="1" allowOverlap="1" wp14:anchorId="786CE4E9" wp14:editId="47E5856A">
              <wp:simplePos x="0" y="0"/>
              <wp:positionH relativeFrom="column">
                <wp:posOffset>0</wp:posOffset>
              </wp:positionH>
              <wp:positionV relativeFrom="paragraph">
                <wp:posOffset>223157</wp:posOffset>
              </wp:positionV>
              <wp:extent cx="5780314" cy="3200400"/>
              <wp:effectExtent l="0" t="0" r="0" b="19050"/>
              <wp:wrapNone/>
              <wp:docPr id="3" name="Diagram 3"/>
              <wp:cNvGraphicFramePr/>
              <a:graphic xmlns:a="http://schemas.openxmlformats.org/drawingml/2006/main">
                <a:graphicData uri="http://schemas.openxmlformats.org/drawingml/2006/diagram">
                  <dgm:relIds xmlns:dgm="http://schemas.openxmlformats.org/drawingml/2006/diagram" xmlns:r="http://schemas.openxmlformats.org/officeDocument/2006/relationships" r:dm="rId6" r:lo="rId7" r:qs="rId8" r:cs="rId9"/>
                </a:graphicData>
              </a:graphic>
              <wp14:sizeRelH relativeFrom="margin">
                <wp14:pctWidth>0</wp14:pctWidth>
              </wp14:sizeRelH>
            </wp:anchor>
          </w:drawing>
        </w:r>
      </w:ins>
      <w:ins w:id="90" w:author="Guna Dermawan" w:date="2021-11-17T19:30:00Z">
        <w:r w:rsidR="00903C78" w:rsidRPr="00C16261">
          <w:rPr>
            <w:b/>
            <w:bCs/>
            <w:noProof/>
            <w:rPrChange w:id="91" w:author="Guna Dermawan" w:date="2021-11-17T20:15:00Z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0288" behindDoc="1" locked="0" layoutInCell="1" allowOverlap="1" wp14:anchorId="3938CEA1" wp14:editId="559961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3478530</wp:posOffset>
                  </wp:positionV>
                  <wp:extent cx="5486400" cy="635"/>
                  <wp:effectExtent l="0" t="0" r="0" b="0"/>
                  <wp:wrapNone/>
                  <wp:docPr id="1" name="Text Box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/>
                        <wps:spPr>
                          <a:xfrm>
                            <a:off x="0" y="0"/>
                            <a:ext cx="5486400" cy="63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B54A833" w14:textId="3AD4BAA6" w:rsidR="00903C78" w:rsidRPr="0023333D" w:rsidRDefault="00903C78">
                              <w:pPr>
                                <w:pStyle w:val="Caption"/>
                                <w:jc w:val="center"/>
                                <w:rPr>
                                  <w:rFonts w:ascii="Times New Roman" w:hAnsi="Times New Roman" w:cs="Times New Roman"/>
                                  <w:noProof/>
                                  <w:sz w:val="24"/>
                                  <w:szCs w:val="24"/>
                                  <w:lang w:val="en-US"/>
                                </w:rPr>
                                <w:pPrChange w:id="92" w:author="Guna Dermawan" w:date="2021-11-17T19:30:00Z">
                                  <w:pPr/>
                                </w:pPrChange>
                              </w:pPr>
                              <w:proofErr w:type="spellStart"/>
                              <w:ins w:id="93" w:author="Guna Dermawan" w:date="2021-11-17T19:30:00Z">
                                <w:r>
                                  <w:t>gambar</w:t>
                                </w:r>
                                <w:proofErr w:type="spellEnd"/>
                                <w:r>
                                  <w:t xml:space="preserve"> </w:t>
                                </w:r>
                                <w:r>
                                  <w:fldChar w:fldCharType="begin"/>
                                </w:r>
                                <w:r>
                                  <w:instrText xml:space="preserve"> SEQ gambar \* ARABIC </w:instrText>
                                </w:r>
                              </w:ins>
                              <w:r>
                                <w:fldChar w:fldCharType="separate"/>
                              </w:r>
                              <w:r w:rsidR="007C43DE">
                                <w:rPr>
                                  <w:noProof/>
                                </w:rPr>
                                <w:t>1</w:t>
                              </w:r>
                              <w:ins w:id="94" w:author="Guna Dermawan" w:date="2021-11-17T19:30:00Z">
                                <w:r>
                                  <w:fldChar w:fldCharType="end"/>
                                </w:r>
                                <w:r>
                                  <w:t xml:space="preserve"> WBS project</w:t>
                                </w:r>
                              </w:ins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a:graphicData>
                  </a:graphic>
                </wp:anchor>
              </w:drawing>
            </mc:Choice>
            <mc:Fallback>
              <w:pict>
                <v:shapetype w14:anchorId="3938CEA1"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6" type="#_x0000_t202" style="position:absolute;margin-left:0;margin-top:273.9pt;width:6in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" stroked="f">
                  <v:textbox style="mso-fit-shape-to-text:t" inset="0,0,0,0">
                    <w:txbxContent>
                      <w:p w14:paraId="4B54A833" w14:textId="3AD4BAA6" w:rsidR="00903C78" w:rsidRPr="0023333D" w:rsidRDefault="00903C78">
                        <w:pPr>
                          <w:pStyle w:val="Caption"/>
                          <w:jc w:val="center"/>
                          <w:rPr>
                            <w:rFonts w:ascii="Times New Roman" w:hAnsi="Times New Roman" w:cs="Times New Roman"/>
                            <w:noProof/>
                            <w:sz w:val="24"/>
                            <w:szCs w:val="24"/>
                            <w:lang w:val="en-US"/>
                          </w:rPr>
                          <w:pPrChange w:id="95" w:author="Guna Dermawan" w:date="2021-11-17T19:30:00Z">
                            <w:pPr/>
                          </w:pPrChange>
                        </w:pPr>
                        <w:proofErr w:type="spellStart"/>
                        <w:ins w:id="96" w:author="Guna Dermawan" w:date="2021-11-17T19:30:00Z">
                          <w:r>
                            <w:t>gambar</w:t>
                          </w:r>
                          <w:proofErr w:type="spellEnd"/>
                          <w:r>
                            <w:t xml:space="preserve"> </w:t>
                          </w:r>
                          <w:r>
                            <w:fldChar w:fldCharType="begin"/>
                          </w:r>
                          <w:r>
                            <w:instrText xml:space="preserve"> SEQ gambar \* ARABIC </w:instrText>
                          </w:r>
                        </w:ins>
                        <w:r>
                          <w:fldChar w:fldCharType="separate"/>
                        </w:r>
                        <w:r w:rsidR="007C43DE">
                          <w:rPr>
                            <w:noProof/>
                          </w:rPr>
                          <w:t>1</w:t>
                        </w:r>
                        <w:ins w:id="97" w:author="Guna Dermawan" w:date="2021-11-17T19:30:00Z">
                          <w:r>
                            <w:fldChar w:fldCharType="end"/>
                          </w:r>
                          <w:r>
                            <w:t xml:space="preserve"> WBS project</w:t>
                          </w:r>
                        </w:ins>
                      </w:p>
                    </w:txbxContent>
                  </v:textbox>
                </v:shape>
              </w:pict>
            </mc:Fallback>
          </mc:AlternateContent>
        </w:r>
      </w:ins>
      <w:ins w:id="98" w:author="Guna Dermawan" w:date="2021-11-17T15:59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99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t Scope d</w:t>
        </w:r>
      </w:ins>
      <w:ins w:id="100" w:author="Guna Dermawan" w:date="2021-11-17T16:00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01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an Deliverables:</w:t>
        </w:r>
      </w:ins>
    </w:p>
    <w:p w14:paraId="342A67D7" w14:textId="78C2CB3C" w:rsidR="004B303F" w:rsidRDefault="004B303F" w:rsidP="004B303F">
      <w:pPr>
        <w:jc w:val="center"/>
        <w:rPr>
          <w:ins w:id="102" w:author="Guna Dermawan" w:date="2021-11-17T19:31:00Z"/>
          <w:rFonts w:ascii="Times New Roman" w:hAnsi="Times New Roman" w:cs="Times New Roman"/>
          <w:sz w:val="24"/>
          <w:szCs w:val="24"/>
          <w:lang w:val="en-US"/>
        </w:rPr>
      </w:pPr>
    </w:p>
    <w:p w14:paraId="63FBAF49" w14:textId="49807257" w:rsidR="00A7530A" w:rsidRPr="00B96589" w:rsidRDefault="00A7530A">
      <w:pPr>
        <w:rPr>
          <w:ins w:id="103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4" w:author="Guna Dermawan" w:date="2021-11-17T19:31:00Z">
          <w:pPr>
            <w:jc w:val="center"/>
          </w:pPr>
        </w:pPrChange>
      </w:pPr>
    </w:p>
    <w:p w14:paraId="5FAF3FE2" w14:textId="6132977E" w:rsidR="00A7530A" w:rsidRPr="004C6F49" w:rsidRDefault="00A7530A">
      <w:pPr>
        <w:rPr>
          <w:ins w:id="105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6" w:author="Guna Dermawan" w:date="2021-11-17T19:31:00Z">
          <w:pPr>
            <w:jc w:val="center"/>
          </w:pPr>
        </w:pPrChange>
      </w:pPr>
    </w:p>
    <w:p w14:paraId="6CEAA72B" w14:textId="011C1A21" w:rsidR="00A7530A" w:rsidRPr="004C6F49" w:rsidRDefault="00A7530A">
      <w:pPr>
        <w:rPr>
          <w:ins w:id="107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8" w:author="Guna Dermawan" w:date="2021-11-17T19:31:00Z">
          <w:pPr>
            <w:jc w:val="center"/>
          </w:pPr>
        </w:pPrChange>
      </w:pPr>
    </w:p>
    <w:p w14:paraId="2E23210E" w14:textId="14B7F15A" w:rsidR="00A7530A" w:rsidRPr="004C6F49" w:rsidRDefault="00A7530A">
      <w:pPr>
        <w:rPr>
          <w:ins w:id="109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0" w:author="Guna Dermawan" w:date="2021-11-17T19:31:00Z">
          <w:pPr>
            <w:jc w:val="center"/>
          </w:pPr>
        </w:pPrChange>
      </w:pPr>
    </w:p>
    <w:p w14:paraId="6FB2D1D0" w14:textId="3A27FF07" w:rsidR="00A7530A" w:rsidRPr="004C6F49" w:rsidRDefault="00A7530A">
      <w:pPr>
        <w:rPr>
          <w:ins w:id="111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2" w:author="Guna Dermawan" w:date="2021-11-17T19:31:00Z">
          <w:pPr>
            <w:jc w:val="center"/>
          </w:pPr>
        </w:pPrChange>
      </w:pPr>
    </w:p>
    <w:p w14:paraId="2B6F8556" w14:textId="6CEE0492" w:rsidR="00A7530A" w:rsidRPr="004C6F49" w:rsidRDefault="00816070">
      <w:pPr>
        <w:tabs>
          <w:tab w:val="left" w:pos="6176"/>
        </w:tabs>
        <w:rPr>
          <w:ins w:id="113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4" w:author="Guna Dermawan" w:date="2021-11-17T20:00:00Z">
          <w:pPr>
            <w:jc w:val="center"/>
          </w:pPr>
        </w:pPrChange>
      </w:pPr>
      <w:ins w:id="115" w:author="Guna Dermawan" w:date="2021-11-17T20:00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0186EB9" w14:textId="28C97FF2" w:rsidR="00A7530A" w:rsidRPr="00B96589" w:rsidRDefault="00A7530A">
      <w:pPr>
        <w:tabs>
          <w:tab w:val="left" w:pos="1672"/>
        </w:tabs>
        <w:rPr>
          <w:ins w:id="116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7" w:author="Guna Dermawan" w:date="2021-11-17T19:34:00Z">
          <w:pPr>
            <w:jc w:val="center"/>
          </w:pPr>
        </w:pPrChange>
      </w:pPr>
      <w:ins w:id="118" w:author="Guna Dermawan" w:date="2021-11-17T19:34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1DFF57BA" w14:textId="4BC7E858" w:rsidR="00A7530A" w:rsidRPr="00B96589" w:rsidRDefault="006271BE">
      <w:pPr>
        <w:tabs>
          <w:tab w:val="left" w:pos="1672"/>
        </w:tabs>
        <w:rPr>
          <w:ins w:id="119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0" w:author="Guna Dermawan" w:date="2021-11-17T19:35:00Z">
          <w:pPr>
            <w:jc w:val="center"/>
          </w:pPr>
        </w:pPrChange>
      </w:pPr>
      <w:ins w:id="121" w:author="Guna Dermawan" w:date="2021-11-17T19:35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C762470" w14:textId="5B60C80F" w:rsidR="00A7530A" w:rsidRPr="00B96589" w:rsidRDefault="00A7530A">
      <w:pPr>
        <w:rPr>
          <w:ins w:id="122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3" w:author="Guna Dermawan" w:date="2021-11-17T19:31:00Z">
          <w:pPr>
            <w:jc w:val="center"/>
          </w:pPr>
        </w:pPrChange>
      </w:pPr>
    </w:p>
    <w:p w14:paraId="2AE7CC87" w14:textId="199E3229" w:rsidR="00A7530A" w:rsidRPr="004C6F49" w:rsidRDefault="00A7530A">
      <w:pPr>
        <w:rPr>
          <w:ins w:id="124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5" w:author="Guna Dermawan" w:date="2021-11-17T19:31:00Z">
          <w:pPr>
            <w:jc w:val="center"/>
          </w:pPr>
        </w:pPrChange>
      </w:pPr>
    </w:p>
    <w:p w14:paraId="6756B9D7" w14:textId="63ABACF8" w:rsidR="00A7530A" w:rsidRDefault="00A7530A" w:rsidP="00A7530A">
      <w:pPr>
        <w:tabs>
          <w:tab w:val="left" w:pos="1344"/>
        </w:tabs>
        <w:rPr>
          <w:ins w:id="126" w:author="Guna Dermawan" w:date="2021-11-17T20:05:00Z"/>
          <w:rFonts w:ascii="Times New Roman" w:hAnsi="Times New Roman" w:cs="Times New Roman"/>
          <w:sz w:val="24"/>
          <w:szCs w:val="24"/>
          <w:lang w:val="en-US"/>
        </w:rPr>
      </w:pPr>
    </w:p>
    <w:p w14:paraId="4C178B65" w14:textId="56C25586" w:rsidR="003D41A9" w:rsidRDefault="003D41A9" w:rsidP="00A7530A">
      <w:pPr>
        <w:tabs>
          <w:tab w:val="left" w:pos="1344"/>
        </w:tabs>
        <w:rPr>
          <w:ins w:id="127" w:author="Guna Dermawan" w:date="2021-11-17T20:06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8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</w:ins>
      <w:ins w:id="129" w:author="Guna Dermawan" w:date="2021-11-18T17:14:00Z">
        <w:r w:rsidR="00BA6828">
          <w:rPr>
            <w:rFonts w:ascii="Times New Roman" w:hAnsi="Times New Roman" w:cs="Times New Roman"/>
            <w:sz w:val="24"/>
            <w:szCs w:val="24"/>
            <w:lang w:val="id-ID"/>
          </w:rPr>
          <w:t>p</w:t>
        </w:r>
      </w:ins>
      <w:proofErr w:type="spellStart"/>
      <w:ins w:id="130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lani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uj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eliverabl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EA3BD91" w14:textId="63EADB5F" w:rsidR="00BD2C2E" w:rsidRDefault="00BD2C2E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1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2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Men</w:t>
        </w:r>
      </w:ins>
      <w:ins w:id="133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sa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43EEA474" w14:textId="080A09D5" w:rsidR="006A2735" w:rsidRDefault="006A2735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4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5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lastRenderedPageBreak/>
          <w:t>Memaham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lu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rj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iste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uat</w:t>
        </w:r>
        <w:proofErr w:type="spellEnd"/>
      </w:ins>
    </w:p>
    <w:p w14:paraId="59CC273C" w14:textId="3E87813D" w:rsidR="00F83D47" w:rsidRDefault="00F83D47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6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7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hasil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u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oint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atas</w:t>
        </w:r>
        <w:proofErr w:type="spellEnd"/>
      </w:ins>
    </w:p>
    <w:p w14:paraId="6BA5341E" w14:textId="26AA9553" w:rsidR="00A044C4" w:rsidRDefault="003E75A6" w:rsidP="00A044C4">
      <w:pPr>
        <w:pStyle w:val="ListParagraph"/>
        <w:numPr>
          <w:ilvl w:val="0"/>
          <w:numId w:val="2"/>
        </w:numPr>
        <w:tabs>
          <w:tab w:val="left" w:pos="1344"/>
        </w:tabs>
        <w:rPr>
          <w:ins w:id="138" w:author="Guna Dermawan" w:date="2021-11-17T20:08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9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Mengumpul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refer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bag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umbe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ca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92F4DC4" w14:textId="2630E24C" w:rsidR="00A044C4" w:rsidRDefault="00A044C4" w:rsidP="00A044C4">
      <w:pPr>
        <w:tabs>
          <w:tab w:val="left" w:pos="1344"/>
        </w:tabs>
        <w:rPr>
          <w:ins w:id="140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1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UI Desain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</w:t>
        </w:r>
      </w:ins>
      <w:ins w:id="142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alah</w:t>
        </w:r>
        <w:proofErr w:type="spellEnd"/>
      </w:ins>
    </w:p>
    <w:p w14:paraId="3C66350F" w14:textId="2F5B3E56" w:rsidR="00A044C4" w:rsidRDefault="00A044C4" w:rsidP="00A044C4">
      <w:pPr>
        <w:pStyle w:val="ListParagraph"/>
        <w:numPr>
          <w:ilvl w:val="0"/>
          <w:numId w:val="3"/>
        </w:numPr>
        <w:tabs>
          <w:tab w:val="left" w:pos="1344"/>
        </w:tabs>
        <w:rPr>
          <w:ins w:id="143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4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mbu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wirefram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294C6DB" w14:textId="4997B82A" w:rsidR="0097562E" w:rsidRDefault="00A044C4" w:rsidP="0097562E">
      <w:pPr>
        <w:pStyle w:val="ListParagraph"/>
        <w:numPr>
          <w:ilvl w:val="0"/>
          <w:numId w:val="3"/>
        </w:numPr>
        <w:tabs>
          <w:tab w:val="left" w:pos="1344"/>
        </w:tabs>
        <w:rPr>
          <w:ins w:id="145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6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sai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android studio</w:t>
        </w:r>
      </w:ins>
    </w:p>
    <w:p w14:paraId="5C80ED36" w14:textId="04BADBBD" w:rsidR="0097562E" w:rsidRDefault="0097562E" w:rsidP="0097562E">
      <w:pPr>
        <w:tabs>
          <w:tab w:val="left" w:pos="1344"/>
        </w:tabs>
        <w:rPr>
          <w:ins w:id="147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8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nulis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cod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0F8C936A" w14:textId="222A7827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49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0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rhubu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tabase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</w:ins>
    </w:p>
    <w:p w14:paraId="5250389F" w14:textId="5EBD1DBE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51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2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fung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login dan sign up user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</w:ins>
    </w:p>
    <w:p w14:paraId="182AFD35" w14:textId="6F072223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53" w:author="Guna Dermawan" w:date="2021-11-17T20:11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4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</w:t>
        </w:r>
      </w:ins>
      <w:ins w:id="155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e</w:t>
        </w:r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ngatur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tampil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berkait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kebutuh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user</w:t>
        </w:r>
      </w:ins>
    </w:p>
    <w:p w14:paraId="65F8D92C" w14:textId="4BDBD9B9" w:rsidR="00FD3809" w:rsidRDefault="005C084F" w:rsidP="00FD3809">
      <w:pPr>
        <w:pStyle w:val="ListParagraph"/>
        <w:numPr>
          <w:ilvl w:val="0"/>
          <w:numId w:val="4"/>
        </w:numPr>
        <w:tabs>
          <w:tab w:val="left" w:pos="1344"/>
        </w:tabs>
        <w:rPr>
          <w:ins w:id="156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7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tent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tetapkan</w:t>
        </w:r>
      </w:ins>
      <w:proofErr w:type="spellEnd"/>
    </w:p>
    <w:p w14:paraId="4C3C680C" w14:textId="00911469" w:rsidR="00FD3809" w:rsidRDefault="00FD3809" w:rsidP="00FD3809">
      <w:pPr>
        <w:tabs>
          <w:tab w:val="left" w:pos="1344"/>
        </w:tabs>
        <w:rPr>
          <w:ins w:id="158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9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test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58C8A455" w14:textId="60B4D357" w:rsidR="00FD3809" w:rsidRDefault="00FD3809" w:rsidP="00FD3809">
      <w:pPr>
        <w:pStyle w:val="ListParagraph"/>
        <w:numPr>
          <w:ilvl w:val="0"/>
          <w:numId w:val="5"/>
        </w:numPr>
        <w:tabs>
          <w:tab w:val="left" w:pos="1344"/>
        </w:tabs>
        <w:rPr>
          <w:ins w:id="160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1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debuggi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ada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</w:ins>
    </w:p>
    <w:p w14:paraId="0ED603F5" w14:textId="4B4E273D" w:rsidR="00B06B9A" w:rsidRDefault="00FD3809" w:rsidP="00B06B9A">
      <w:pPr>
        <w:pStyle w:val="ListParagraph"/>
        <w:numPr>
          <w:ilvl w:val="0"/>
          <w:numId w:val="5"/>
        </w:numPr>
        <w:tabs>
          <w:tab w:val="left" w:pos="1344"/>
        </w:tabs>
        <w:rPr>
          <w:ins w:id="162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ins w:id="163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Se</w:t>
        </w:r>
      </w:ins>
      <w:ins w:id="164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telah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k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rbai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</w:ins>
    </w:p>
    <w:p w14:paraId="10443B49" w14:textId="51B59162" w:rsidR="00B06B9A" w:rsidRDefault="00B06B9A" w:rsidP="00B06B9A">
      <w:pPr>
        <w:tabs>
          <w:tab w:val="left" w:pos="1344"/>
        </w:tabs>
        <w:rPr>
          <w:ins w:id="165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6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elihar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D97328B" w14:textId="03F19228" w:rsidR="00B06B9A" w:rsidRDefault="00B06B9A" w:rsidP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67" w:author="Guna Dermawan" w:date="2021-11-17T20:14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8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erjal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proofErr w:type="spellStart"/>
      <w:ins w:id="169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harap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</w:p>
    <w:p w14:paraId="5C312029" w14:textId="3C79526F" w:rsidR="003D41A9" w:rsidRPr="00272F14" w:rsidRDefault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70" w:author="Guna Dermawan" w:date="2021-11-17T20:05:00Z"/>
          <w:rFonts w:ascii="Times New Roman" w:hAnsi="Times New Roman" w:cs="Times New Roman"/>
          <w:sz w:val="24"/>
          <w:szCs w:val="24"/>
          <w:lang w:val="en-US"/>
          <w:rPrChange w:id="171" w:author="Guna Dermawan" w:date="2021-11-17T20:14:00Z">
            <w:rPr>
              <w:ins w:id="172" w:author="Guna Dermawan" w:date="2021-11-17T20:05:00Z"/>
              <w:lang w:val="en-US"/>
            </w:rPr>
          </w:rPrChange>
        </w:rPr>
        <w:pPrChange w:id="173" w:author="Guna Dermawan" w:date="2021-11-17T19:31:00Z">
          <w:pPr>
            <w:tabs>
              <w:tab w:val="left" w:pos="1344"/>
            </w:tabs>
          </w:pPr>
        </w:pPrChange>
      </w:pPr>
      <w:proofErr w:type="spellStart"/>
      <w:ins w:id="174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oleh user</w:t>
        </w:r>
      </w:ins>
    </w:p>
    <w:p w14:paraId="66C72865" w14:textId="0BCB5898" w:rsidR="00C82D96" w:rsidRPr="00C82D96" w:rsidRDefault="00A7530A">
      <w:pPr>
        <w:tabs>
          <w:tab w:val="left" w:pos="1344"/>
        </w:tabs>
        <w:rPr>
          <w:ins w:id="175" w:author="Guna Dermawan" w:date="2021-11-18T09:53:00Z"/>
          <w:rFonts w:ascii="Times New Roman" w:hAnsi="Times New Roman" w:cs="Times New Roman"/>
          <w:b/>
          <w:bCs/>
          <w:sz w:val="24"/>
          <w:szCs w:val="24"/>
          <w:lang w:val="en-US"/>
          <w:rPrChange w:id="176" w:author="Guna Dermawan" w:date="2021-11-18T09:53:00Z">
            <w:rPr>
              <w:ins w:id="177" w:author="Guna Dermawan" w:date="2021-11-18T09:53:00Z"/>
            </w:rPr>
          </w:rPrChange>
        </w:rPr>
        <w:pPrChange w:id="178" w:author="Guna Dermawan" w:date="2021-11-18T09:53:00Z">
          <w:pPr/>
        </w:pPrChange>
      </w:pPr>
      <w:ins w:id="179" w:author="Guna Dermawan" w:date="2021-11-17T19:32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80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</w:t>
        </w:r>
      </w:ins>
      <w:ins w:id="181" w:author="Guna Dermawan" w:date="2021-11-17T19:33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82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 schedule: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9027CA" w14:paraId="720130C5" w14:textId="77777777" w:rsidTr="00B838A6">
        <w:trPr>
          <w:trHeight w:val="481"/>
          <w:ins w:id="183" w:author="Guna Dermawan" w:date="2021-11-17T19:36:00Z"/>
        </w:trPr>
        <w:tc>
          <w:tcPr>
            <w:tcW w:w="1803" w:type="dxa"/>
            <w:vAlign w:val="center"/>
          </w:tcPr>
          <w:p w14:paraId="2B82DD4B" w14:textId="39803DD7" w:rsidR="007C43DE" w:rsidRPr="00B838A6" w:rsidRDefault="00B838A6">
            <w:pPr>
              <w:tabs>
                <w:tab w:val="left" w:pos="1344"/>
              </w:tabs>
              <w:jc w:val="center"/>
              <w:rPr>
                <w:ins w:id="184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85" w:author="Guna Dermawan" w:date="2021-11-17T19:41:00Z">
                  <w:rPr>
                    <w:ins w:id="18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87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88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89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WBS</w:t>
              </w:r>
            </w:ins>
          </w:p>
        </w:tc>
        <w:tc>
          <w:tcPr>
            <w:tcW w:w="1803" w:type="dxa"/>
            <w:vAlign w:val="center"/>
          </w:tcPr>
          <w:p w14:paraId="56704F9A" w14:textId="032D3CEA" w:rsidR="007C43DE" w:rsidRPr="00B838A6" w:rsidRDefault="00B838A6">
            <w:pPr>
              <w:tabs>
                <w:tab w:val="left" w:pos="1344"/>
              </w:tabs>
              <w:jc w:val="center"/>
              <w:rPr>
                <w:ins w:id="190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91" w:author="Guna Dermawan" w:date="2021-11-17T19:41:00Z">
                  <w:rPr>
                    <w:ins w:id="192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93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4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5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UGAS P</w:t>
              </w:r>
            </w:ins>
            <w:ins w:id="196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7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ROYEK</w:t>
              </w:r>
            </w:ins>
          </w:p>
        </w:tc>
        <w:tc>
          <w:tcPr>
            <w:tcW w:w="1803" w:type="dxa"/>
            <w:vAlign w:val="center"/>
          </w:tcPr>
          <w:p w14:paraId="2DAA9A1E" w14:textId="37C6D4BA" w:rsidR="007C43DE" w:rsidRPr="00B838A6" w:rsidRDefault="00B838A6">
            <w:pPr>
              <w:tabs>
                <w:tab w:val="left" w:pos="1344"/>
              </w:tabs>
              <w:jc w:val="center"/>
              <w:rPr>
                <w:ins w:id="198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99" w:author="Guna Dermawan" w:date="2021-11-17T19:41:00Z">
                  <w:rPr>
                    <w:ins w:id="20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01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02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3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DURASI</w:t>
              </w:r>
            </w:ins>
          </w:p>
        </w:tc>
        <w:tc>
          <w:tcPr>
            <w:tcW w:w="1803" w:type="dxa"/>
            <w:vAlign w:val="center"/>
          </w:tcPr>
          <w:p w14:paraId="04E73C35" w14:textId="432F9726" w:rsidR="007C43DE" w:rsidRPr="00B838A6" w:rsidRDefault="00B838A6">
            <w:pPr>
              <w:tabs>
                <w:tab w:val="left" w:pos="1344"/>
              </w:tabs>
              <w:jc w:val="center"/>
              <w:rPr>
                <w:ins w:id="204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05" w:author="Guna Dermawan" w:date="2021-11-17T19:41:00Z">
                  <w:rPr>
                    <w:ins w:id="20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07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08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9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MULAI</w:t>
              </w:r>
            </w:ins>
          </w:p>
        </w:tc>
        <w:tc>
          <w:tcPr>
            <w:tcW w:w="1804" w:type="dxa"/>
            <w:vAlign w:val="center"/>
          </w:tcPr>
          <w:p w14:paraId="35FD5F6C" w14:textId="3C76A3F6" w:rsidR="007C43DE" w:rsidRPr="00B838A6" w:rsidRDefault="00B838A6">
            <w:pPr>
              <w:tabs>
                <w:tab w:val="left" w:pos="1344"/>
              </w:tabs>
              <w:jc w:val="center"/>
              <w:rPr>
                <w:ins w:id="210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11" w:author="Guna Dermawan" w:date="2021-11-17T19:41:00Z">
                  <w:rPr>
                    <w:ins w:id="212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13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14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15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SELESAI</w:t>
              </w:r>
            </w:ins>
          </w:p>
        </w:tc>
      </w:tr>
      <w:tr w:rsidR="009027CA" w14:paraId="12DF1883" w14:textId="77777777" w:rsidTr="007C43DE">
        <w:trPr>
          <w:ins w:id="216" w:author="Guna Dermawan" w:date="2021-11-17T19:36:00Z"/>
        </w:trPr>
        <w:tc>
          <w:tcPr>
            <w:tcW w:w="1803" w:type="dxa"/>
          </w:tcPr>
          <w:p w14:paraId="170791F5" w14:textId="57776EC3" w:rsidR="007C43DE" w:rsidRPr="00FD58C6" w:rsidRDefault="007C43DE" w:rsidP="00A7530A">
            <w:pPr>
              <w:tabs>
                <w:tab w:val="left" w:pos="1344"/>
              </w:tabs>
              <w:rPr>
                <w:ins w:id="217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18" w:author="Guna Dermawan" w:date="2021-11-18T17:18:00Z">
                  <w:rPr>
                    <w:ins w:id="21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20" w:author="Guna Dermawan" w:date="2021-11-17T19:37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1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222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3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.0</w:t>
              </w:r>
            </w:ins>
          </w:p>
        </w:tc>
        <w:tc>
          <w:tcPr>
            <w:tcW w:w="1803" w:type="dxa"/>
          </w:tcPr>
          <w:p w14:paraId="1877286B" w14:textId="7EF4FC5C" w:rsidR="007C43DE" w:rsidRPr="00FD58C6" w:rsidRDefault="007C43DE" w:rsidP="00A7530A">
            <w:pPr>
              <w:tabs>
                <w:tab w:val="left" w:pos="1344"/>
              </w:tabs>
              <w:rPr>
                <w:ins w:id="224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25" w:author="Guna Dermawan" w:date="2021-11-18T17:18:00Z">
                  <w:rPr>
                    <w:ins w:id="22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27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Planning dan Analisa </w:t>
              </w:r>
              <w:proofErr w:type="spellStart"/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9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royek</w:t>
              </w:r>
            </w:ins>
            <w:proofErr w:type="spellEnd"/>
          </w:p>
        </w:tc>
        <w:tc>
          <w:tcPr>
            <w:tcW w:w="1803" w:type="dxa"/>
          </w:tcPr>
          <w:p w14:paraId="2E563E21" w14:textId="3DA279A0" w:rsidR="007C43DE" w:rsidRPr="00FD58C6" w:rsidRDefault="007C43DE" w:rsidP="00A7530A">
            <w:pPr>
              <w:tabs>
                <w:tab w:val="left" w:pos="1344"/>
              </w:tabs>
              <w:rPr>
                <w:ins w:id="230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31" w:author="Guna Dermawan" w:date="2021-11-18T17:18:00Z">
                  <w:rPr>
                    <w:ins w:id="232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3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4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2 </w:t>
              </w:r>
              <w:proofErr w:type="spellStart"/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ri</w:t>
              </w:r>
            </w:ins>
            <w:proofErr w:type="spellEnd"/>
          </w:p>
        </w:tc>
        <w:tc>
          <w:tcPr>
            <w:tcW w:w="1803" w:type="dxa"/>
          </w:tcPr>
          <w:p w14:paraId="3D9A46BD" w14:textId="1BFD9619" w:rsidR="007C43DE" w:rsidRPr="00FD58C6" w:rsidRDefault="007C43DE" w:rsidP="00A7530A">
            <w:pPr>
              <w:tabs>
                <w:tab w:val="left" w:pos="1344"/>
              </w:tabs>
              <w:rPr>
                <w:ins w:id="236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37" w:author="Guna Dermawan" w:date="2021-11-18T17:18:00Z">
                  <w:rPr>
                    <w:ins w:id="23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9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4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629896D3" w14:textId="09B43013" w:rsidR="007C43DE" w:rsidRPr="00FD58C6" w:rsidRDefault="007C43DE" w:rsidP="00A7530A">
            <w:pPr>
              <w:tabs>
                <w:tab w:val="left" w:pos="1344"/>
              </w:tabs>
              <w:rPr>
                <w:ins w:id="24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42" w:author="Guna Dermawan" w:date="2021-11-18T17:18:00Z">
                  <w:rPr>
                    <w:ins w:id="24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44" w:author="Guna Dermawan" w:date="2021-11-17T19:39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4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6A2240AC" w14:textId="77777777" w:rsidTr="007C43DE">
        <w:trPr>
          <w:ins w:id="246" w:author="Guna Dermawan" w:date="2021-11-17T19:36:00Z"/>
        </w:trPr>
        <w:tc>
          <w:tcPr>
            <w:tcW w:w="1803" w:type="dxa"/>
          </w:tcPr>
          <w:p w14:paraId="13BC16BC" w14:textId="41103AC8" w:rsidR="007C43DE" w:rsidRPr="00FD58C6" w:rsidRDefault="007C43DE" w:rsidP="007C43DE">
            <w:pPr>
              <w:tabs>
                <w:tab w:val="left" w:pos="1344"/>
              </w:tabs>
              <w:rPr>
                <w:ins w:id="24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48" w:author="Guna Dermawan" w:date="2021-11-18T17:18:00Z">
                  <w:rPr>
                    <w:ins w:id="24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50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51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.1</w:t>
              </w:r>
            </w:ins>
          </w:p>
        </w:tc>
        <w:tc>
          <w:tcPr>
            <w:tcW w:w="1803" w:type="dxa"/>
          </w:tcPr>
          <w:p w14:paraId="31C0E62A" w14:textId="113BCF3D" w:rsidR="007C43DE" w:rsidRPr="00FD58C6" w:rsidRDefault="007C43DE" w:rsidP="007C43DE">
            <w:pPr>
              <w:tabs>
                <w:tab w:val="left" w:pos="1344"/>
              </w:tabs>
              <w:rPr>
                <w:ins w:id="25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53" w:author="Guna Dermawan" w:date="2021-11-18T17:18:00Z">
                  <w:rPr>
                    <w:ins w:id="25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255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56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rumusan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57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5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masalah</w:t>
              </w:r>
            </w:ins>
            <w:proofErr w:type="spellEnd"/>
          </w:p>
        </w:tc>
        <w:tc>
          <w:tcPr>
            <w:tcW w:w="1803" w:type="dxa"/>
          </w:tcPr>
          <w:p w14:paraId="504AB81E" w14:textId="1F20250F" w:rsidR="007C43DE" w:rsidRPr="00FD58C6" w:rsidRDefault="007C43DE" w:rsidP="007C43DE">
            <w:pPr>
              <w:tabs>
                <w:tab w:val="left" w:pos="1344"/>
              </w:tabs>
              <w:rPr>
                <w:ins w:id="25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60" w:author="Guna Dermawan" w:date="2021-11-18T17:18:00Z">
                  <w:rPr>
                    <w:ins w:id="26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62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63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5D862F16" w14:textId="37C94171" w:rsidR="007C43DE" w:rsidRPr="00FD58C6" w:rsidRDefault="007C43DE" w:rsidP="007C43DE">
            <w:pPr>
              <w:tabs>
                <w:tab w:val="left" w:pos="1344"/>
              </w:tabs>
              <w:rPr>
                <w:ins w:id="26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65" w:author="Guna Dermawan" w:date="2021-11-18T17:18:00Z">
                  <w:rPr>
                    <w:ins w:id="26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67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6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7FC9572C" w14:textId="193A888B" w:rsidR="007C43DE" w:rsidRPr="00FD58C6" w:rsidRDefault="007C43DE" w:rsidP="007C43DE">
            <w:pPr>
              <w:tabs>
                <w:tab w:val="left" w:pos="1344"/>
              </w:tabs>
              <w:rPr>
                <w:ins w:id="26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70" w:author="Guna Dermawan" w:date="2021-11-18T17:18:00Z">
                  <w:rPr>
                    <w:ins w:id="27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72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73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7DAE66A3" w14:textId="77777777" w:rsidTr="007C43DE">
        <w:trPr>
          <w:ins w:id="274" w:author="Guna Dermawan" w:date="2021-11-17T19:36:00Z"/>
        </w:trPr>
        <w:tc>
          <w:tcPr>
            <w:tcW w:w="1803" w:type="dxa"/>
          </w:tcPr>
          <w:p w14:paraId="3F17F2E8" w14:textId="3C2E0692" w:rsidR="00337517" w:rsidRPr="00FD58C6" w:rsidRDefault="00337517" w:rsidP="00337517">
            <w:pPr>
              <w:tabs>
                <w:tab w:val="left" w:pos="1344"/>
              </w:tabs>
              <w:rPr>
                <w:ins w:id="27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76" w:author="Guna Dermawan" w:date="2021-11-18T17:18:00Z">
                  <w:rPr>
                    <w:ins w:id="277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78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79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.2</w:t>
              </w:r>
            </w:ins>
          </w:p>
        </w:tc>
        <w:tc>
          <w:tcPr>
            <w:tcW w:w="1803" w:type="dxa"/>
          </w:tcPr>
          <w:p w14:paraId="14CE81C1" w14:textId="0C2A46CD" w:rsidR="00337517" w:rsidRPr="00FD58C6" w:rsidRDefault="00337517" w:rsidP="00337517">
            <w:pPr>
              <w:tabs>
                <w:tab w:val="left" w:pos="1344"/>
              </w:tabs>
              <w:rPr>
                <w:ins w:id="28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81" w:author="Guna Dermawan" w:date="2021-11-18T17:18:00Z">
                  <w:rPr>
                    <w:ins w:id="282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283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84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Mema</w:t>
              </w:r>
            </w:ins>
            <w:ins w:id="285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86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mi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87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8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inerja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89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9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sistem</w:t>
              </w:r>
            </w:ins>
            <w:proofErr w:type="spellEnd"/>
          </w:p>
        </w:tc>
        <w:tc>
          <w:tcPr>
            <w:tcW w:w="1803" w:type="dxa"/>
          </w:tcPr>
          <w:p w14:paraId="515489ED" w14:textId="05E72BAA" w:rsidR="00337517" w:rsidRPr="00FD58C6" w:rsidRDefault="00337517" w:rsidP="00337517">
            <w:pPr>
              <w:tabs>
                <w:tab w:val="left" w:pos="1344"/>
              </w:tabs>
              <w:rPr>
                <w:ins w:id="29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92" w:author="Guna Dermawan" w:date="2021-11-18T17:18:00Z">
                  <w:rPr>
                    <w:ins w:id="29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4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29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333C2782" w14:textId="2B7FD6B1" w:rsidR="00337517" w:rsidRPr="00FD58C6" w:rsidRDefault="00337517" w:rsidP="00337517">
            <w:pPr>
              <w:tabs>
                <w:tab w:val="left" w:pos="1344"/>
              </w:tabs>
              <w:rPr>
                <w:ins w:id="29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297" w:author="Guna Dermawan" w:date="2021-11-18T17:18:00Z">
                  <w:rPr>
                    <w:ins w:id="29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9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0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25C47AF9" w14:textId="59F10619" w:rsidR="00337517" w:rsidRPr="00FD58C6" w:rsidRDefault="00337517" w:rsidP="00337517">
            <w:pPr>
              <w:tabs>
                <w:tab w:val="left" w:pos="1344"/>
              </w:tabs>
              <w:rPr>
                <w:ins w:id="30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02" w:author="Guna Dermawan" w:date="2021-11-18T17:18:00Z">
                  <w:rPr>
                    <w:ins w:id="30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04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0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6E8AD665" w14:textId="77777777" w:rsidTr="007C43DE">
        <w:trPr>
          <w:ins w:id="306" w:author="Guna Dermawan" w:date="2021-11-17T19:36:00Z"/>
        </w:trPr>
        <w:tc>
          <w:tcPr>
            <w:tcW w:w="1803" w:type="dxa"/>
          </w:tcPr>
          <w:p w14:paraId="26A486A9" w14:textId="2E286E25" w:rsidR="00337517" w:rsidRPr="00FD58C6" w:rsidRDefault="00AC7B96" w:rsidP="00337517">
            <w:pPr>
              <w:tabs>
                <w:tab w:val="left" w:pos="1344"/>
              </w:tabs>
              <w:rPr>
                <w:ins w:id="30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08" w:author="Guna Dermawan" w:date="2021-11-18T17:18:00Z">
                  <w:rPr>
                    <w:ins w:id="30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10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11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.3</w:t>
              </w:r>
            </w:ins>
          </w:p>
        </w:tc>
        <w:tc>
          <w:tcPr>
            <w:tcW w:w="1803" w:type="dxa"/>
          </w:tcPr>
          <w:p w14:paraId="10CEB639" w14:textId="2F082C1C" w:rsidR="00337517" w:rsidRPr="00FD58C6" w:rsidRDefault="00AC7B96" w:rsidP="00337517">
            <w:pPr>
              <w:tabs>
                <w:tab w:val="left" w:pos="1344"/>
              </w:tabs>
              <w:rPr>
                <w:ins w:id="31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13" w:author="Guna Dermawan" w:date="2021-11-18T17:18:00Z">
                  <w:rPr>
                    <w:ins w:id="31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15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16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Analisa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17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sil</w:t>
              </w:r>
            </w:ins>
            <w:proofErr w:type="spellEnd"/>
          </w:p>
        </w:tc>
        <w:tc>
          <w:tcPr>
            <w:tcW w:w="1803" w:type="dxa"/>
          </w:tcPr>
          <w:p w14:paraId="65315E5B" w14:textId="55266AE0" w:rsidR="00337517" w:rsidRPr="00FD58C6" w:rsidRDefault="00AC7B96" w:rsidP="00337517">
            <w:pPr>
              <w:tabs>
                <w:tab w:val="left" w:pos="1344"/>
              </w:tabs>
              <w:rPr>
                <w:ins w:id="31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19" w:author="Guna Dermawan" w:date="2021-11-18T17:18:00Z">
                  <w:rPr>
                    <w:ins w:id="32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21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22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 Hari</w:t>
              </w:r>
            </w:ins>
          </w:p>
        </w:tc>
        <w:tc>
          <w:tcPr>
            <w:tcW w:w="1803" w:type="dxa"/>
          </w:tcPr>
          <w:p w14:paraId="31FDA4FF" w14:textId="2C57544D" w:rsidR="00337517" w:rsidRPr="00FD58C6" w:rsidRDefault="00AC7B96" w:rsidP="00337517">
            <w:pPr>
              <w:tabs>
                <w:tab w:val="left" w:pos="1344"/>
              </w:tabs>
              <w:rPr>
                <w:ins w:id="323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24" w:author="Guna Dermawan" w:date="2021-11-18T17:18:00Z">
                  <w:rPr>
                    <w:ins w:id="325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26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27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  <w:tc>
          <w:tcPr>
            <w:tcW w:w="1804" w:type="dxa"/>
          </w:tcPr>
          <w:p w14:paraId="6AAF9F9A" w14:textId="468C585A" w:rsidR="00337517" w:rsidRPr="00FD58C6" w:rsidRDefault="00AC7B96" w:rsidP="00337517">
            <w:pPr>
              <w:tabs>
                <w:tab w:val="left" w:pos="1344"/>
              </w:tabs>
              <w:rPr>
                <w:ins w:id="32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29" w:author="Guna Dermawan" w:date="2021-11-18T17:18:00Z">
                  <w:rPr>
                    <w:ins w:id="33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31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32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0622494A" w14:textId="77777777" w:rsidTr="007C43DE">
        <w:trPr>
          <w:ins w:id="333" w:author="Guna Dermawan" w:date="2021-11-17T19:36:00Z"/>
        </w:trPr>
        <w:tc>
          <w:tcPr>
            <w:tcW w:w="1803" w:type="dxa"/>
          </w:tcPr>
          <w:p w14:paraId="5F4FDFC5" w14:textId="7AC52656" w:rsidR="00337517" w:rsidRPr="00FD58C6" w:rsidRDefault="00AC7B96" w:rsidP="00337517">
            <w:pPr>
              <w:tabs>
                <w:tab w:val="left" w:pos="1344"/>
              </w:tabs>
              <w:rPr>
                <w:ins w:id="33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35" w:author="Guna Dermawan" w:date="2021-11-18T17:18:00Z">
                  <w:rPr>
                    <w:ins w:id="33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37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3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.4</w:t>
              </w:r>
            </w:ins>
          </w:p>
        </w:tc>
        <w:tc>
          <w:tcPr>
            <w:tcW w:w="1803" w:type="dxa"/>
          </w:tcPr>
          <w:p w14:paraId="164864CE" w14:textId="541B5A16" w:rsidR="00337517" w:rsidRPr="00FD58C6" w:rsidRDefault="00AC7B96" w:rsidP="00337517">
            <w:pPr>
              <w:tabs>
                <w:tab w:val="left" w:pos="1344"/>
              </w:tabs>
              <w:rPr>
                <w:ins w:id="33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40" w:author="Guna Dermawan" w:date="2021-11-18T17:18:00Z">
                  <w:rPr>
                    <w:ins w:id="34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342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43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ngumpulan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44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4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referensi</w:t>
              </w:r>
            </w:ins>
            <w:proofErr w:type="spellEnd"/>
          </w:p>
        </w:tc>
        <w:tc>
          <w:tcPr>
            <w:tcW w:w="1803" w:type="dxa"/>
          </w:tcPr>
          <w:p w14:paraId="724FFD50" w14:textId="5E61515A" w:rsidR="00337517" w:rsidRPr="00FD58C6" w:rsidRDefault="00AC7B96" w:rsidP="00337517">
            <w:pPr>
              <w:tabs>
                <w:tab w:val="left" w:pos="1344"/>
              </w:tabs>
              <w:rPr>
                <w:ins w:id="34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47" w:author="Guna Dermawan" w:date="2021-11-18T17:18:00Z">
                  <w:rPr>
                    <w:ins w:id="34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49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5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 Hari</w:t>
              </w:r>
            </w:ins>
          </w:p>
        </w:tc>
        <w:tc>
          <w:tcPr>
            <w:tcW w:w="1803" w:type="dxa"/>
          </w:tcPr>
          <w:p w14:paraId="4DC0CB5F" w14:textId="77777777" w:rsidR="00337517" w:rsidRPr="00FD58C6" w:rsidRDefault="00AC7B96" w:rsidP="00337517">
            <w:pPr>
              <w:tabs>
                <w:tab w:val="left" w:pos="1344"/>
              </w:tabs>
              <w:rPr>
                <w:ins w:id="351" w:author="Guna Dermawan" w:date="2021-11-17T19:42:00Z"/>
                <w:rFonts w:ascii="Times New Roman" w:hAnsi="Times New Roman" w:cs="Times New Roman"/>
                <w:sz w:val="24"/>
                <w:szCs w:val="24"/>
                <w:lang w:val="en-US"/>
                <w:rPrChange w:id="352" w:author="Guna Dermawan" w:date="2021-11-18T17:18:00Z">
                  <w:rPr>
                    <w:ins w:id="353" w:author="Guna Dermawan" w:date="2021-11-17T19:42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54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5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23 November </w:t>
              </w:r>
            </w:ins>
          </w:p>
          <w:p w14:paraId="01B5D509" w14:textId="005864D0" w:rsidR="00AC7B96" w:rsidRPr="00FD58C6" w:rsidRDefault="00AC7B96" w:rsidP="00337517">
            <w:pPr>
              <w:tabs>
                <w:tab w:val="left" w:pos="1344"/>
              </w:tabs>
              <w:rPr>
                <w:ins w:id="35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57" w:author="Guna Dermawan" w:date="2021-11-18T17:18:00Z">
                  <w:rPr>
                    <w:ins w:id="35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59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6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021</w:t>
              </w:r>
            </w:ins>
          </w:p>
        </w:tc>
        <w:tc>
          <w:tcPr>
            <w:tcW w:w="1804" w:type="dxa"/>
          </w:tcPr>
          <w:p w14:paraId="37BA6E32" w14:textId="1D0BA363" w:rsidR="00337517" w:rsidRPr="00FD58C6" w:rsidRDefault="00AC7B96" w:rsidP="00337517">
            <w:pPr>
              <w:tabs>
                <w:tab w:val="left" w:pos="1344"/>
              </w:tabs>
              <w:rPr>
                <w:ins w:id="36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  <w:rPrChange w:id="362" w:author="Guna Dermawan" w:date="2021-11-18T17:18:00Z">
                  <w:rPr>
                    <w:ins w:id="36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64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  <w:rPrChange w:id="36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02E5B919" w14:textId="77777777" w:rsidTr="007C43DE">
        <w:trPr>
          <w:ins w:id="366" w:author="Guna Dermawan" w:date="2021-11-17T19:36:00Z"/>
        </w:trPr>
        <w:tc>
          <w:tcPr>
            <w:tcW w:w="1803" w:type="dxa"/>
          </w:tcPr>
          <w:p w14:paraId="6C624D2F" w14:textId="240A5011" w:rsidR="00337517" w:rsidRPr="00ED3D8F" w:rsidRDefault="00997538" w:rsidP="00337517">
            <w:pPr>
              <w:tabs>
                <w:tab w:val="left" w:pos="1344"/>
              </w:tabs>
              <w:rPr>
                <w:ins w:id="367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68" w:author="Guna Dermawan" w:date="2021-11-17T20:02:00Z">
                  <w:rPr>
                    <w:ins w:id="36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0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.0</w:t>
              </w:r>
            </w:ins>
          </w:p>
        </w:tc>
        <w:tc>
          <w:tcPr>
            <w:tcW w:w="1803" w:type="dxa"/>
          </w:tcPr>
          <w:p w14:paraId="1237F1D9" w14:textId="4E5A97F2" w:rsidR="00337517" w:rsidRPr="00ED3D8F" w:rsidRDefault="00997538" w:rsidP="00337517">
            <w:pPr>
              <w:tabs>
                <w:tab w:val="left" w:pos="1344"/>
              </w:tabs>
              <w:rPr>
                <w:ins w:id="372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73" w:author="Guna Dermawan" w:date="2021-11-17T20:02:00Z">
                  <w:rPr>
                    <w:ins w:id="37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5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UI Desain</w:t>
              </w:r>
            </w:ins>
          </w:p>
        </w:tc>
        <w:tc>
          <w:tcPr>
            <w:tcW w:w="1803" w:type="dxa"/>
          </w:tcPr>
          <w:p w14:paraId="0745C95C" w14:textId="65F7CA18" w:rsidR="00337517" w:rsidRPr="00ED3D8F" w:rsidRDefault="00997538" w:rsidP="00337517">
            <w:pPr>
              <w:tabs>
                <w:tab w:val="left" w:pos="1344"/>
              </w:tabs>
              <w:rPr>
                <w:ins w:id="377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78" w:author="Guna Dermawan" w:date="2021-11-17T20:02:00Z">
                  <w:rPr>
                    <w:ins w:id="37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80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1B4A7264" w14:textId="6996CEF5" w:rsidR="00337517" w:rsidRPr="00ED3D8F" w:rsidRDefault="00997538" w:rsidP="00337517">
            <w:pPr>
              <w:tabs>
                <w:tab w:val="left" w:pos="1344"/>
              </w:tabs>
              <w:rPr>
                <w:ins w:id="382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83" w:author="Guna Dermawan" w:date="2021-11-17T20:02:00Z">
                  <w:rPr>
                    <w:ins w:id="38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85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4 November 2021</w:t>
              </w:r>
            </w:ins>
          </w:p>
        </w:tc>
        <w:tc>
          <w:tcPr>
            <w:tcW w:w="1804" w:type="dxa"/>
          </w:tcPr>
          <w:p w14:paraId="12132100" w14:textId="5B629E43" w:rsidR="00337517" w:rsidRPr="00ED3D8F" w:rsidRDefault="00997538" w:rsidP="00337517">
            <w:pPr>
              <w:tabs>
                <w:tab w:val="left" w:pos="1344"/>
              </w:tabs>
              <w:rPr>
                <w:ins w:id="387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88" w:author="Guna Dermawan" w:date="2021-11-17T20:02:00Z">
                  <w:rPr>
                    <w:ins w:id="38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90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9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6 No</w:t>
              </w:r>
            </w:ins>
            <w:ins w:id="392" w:author="Guna Dermawan" w:date="2021-11-17T19:43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9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vember 2021</w:t>
              </w:r>
            </w:ins>
          </w:p>
        </w:tc>
      </w:tr>
      <w:tr w:rsidR="009027CA" w14:paraId="39DFC40B" w14:textId="77777777" w:rsidTr="007C43DE">
        <w:trPr>
          <w:ins w:id="394" w:author="Guna Dermawan" w:date="2021-11-17T19:36:00Z"/>
        </w:trPr>
        <w:tc>
          <w:tcPr>
            <w:tcW w:w="1803" w:type="dxa"/>
          </w:tcPr>
          <w:p w14:paraId="41FA9B1F" w14:textId="05BDA9EB" w:rsidR="00337517" w:rsidRDefault="001C3410" w:rsidP="00337517">
            <w:pPr>
              <w:tabs>
                <w:tab w:val="left" w:pos="1344"/>
              </w:tabs>
              <w:rPr>
                <w:ins w:id="39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6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1</w:t>
              </w:r>
            </w:ins>
          </w:p>
        </w:tc>
        <w:tc>
          <w:tcPr>
            <w:tcW w:w="1803" w:type="dxa"/>
          </w:tcPr>
          <w:p w14:paraId="461DC017" w14:textId="34E248BE" w:rsidR="00337517" w:rsidRDefault="001C3410" w:rsidP="00337517">
            <w:pPr>
              <w:tabs>
                <w:tab w:val="left" w:pos="1344"/>
              </w:tabs>
              <w:rPr>
                <w:ins w:id="39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98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mbuata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wireframe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7E5F1C4D" w14:textId="0ED1AA66" w:rsidR="00337517" w:rsidRDefault="001C3410" w:rsidP="00337517">
            <w:pPr>
              <w:tabs>
                <w:tab w:val="left" w:pos="1344"/>
              </w:tabs>
              <w:rPr>
                <w:ins w:id="39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0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</w:t>
              </w:r>
            </w:ins>
            <w:ins w:id="401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ri </w:t>
              </w:r>
            </w:ins>
          </w:p>
        </w:tc>
        <w:tc>
          <w:tcPr>
            <w:tcW w:w="1803" w:type="dxa"/>
          </w:tcPr>
          <w:p w14:paraId="21CDB008" w14:textId="6FFBFCFE" w:rsidR="00337517" w:rsidRDefault="001C3410" w:rsidP="00337517">
            <w:pPr>
              <w:tabs>
                <w:tab w:val="left" w:pos="1344"/>
              </w:tabs>
              <w:rPr>
                <w:ins w:id="40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3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  <w:tc>
          <w:tcPr>
            <w:tcW w:w="1804" w:type="dxa"/>
          </w:tcPr>
          <w:p w14:paraId="6AE6F8B2" w14:textId="3D9F473D" w:rsidR="00337517" w:rsidRDefault="001C3410" w:rsidP="00337517">
            <w:pPr>
              <w:keepNext/>
              <w:tabs>
                <w:tab w:val="left" w:pos="1344"/>
              </w:tabs>
              <w:rPr>
                <w:ins w:id="40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5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</w:tr>
      <w:tr w:rsidR="009027CA" w14:paraId="42542794" w14:textId="77777777" w:rsidTr="007C43DE">
        <w:trPr>
          <w:ins w:id="406" w:author="Guna Dermawan" w:date="2021-11-17T19:44:00Z"/>
        </w:trPr>
        <w:tc>
          <w:tcPr>
            <w:tcW w:w="1803" w:type="dxa"/>
          </w:tcPr>
          <w:p w14:paraId="259AA3C2" w14:textId="0E08F07B" w:rsidR="001C3410" w:rsidRDefault="001C3410" w:rsidP="00337517">
            <w:pPr>
              <w:tabs>
                <w:tab w:val="left" w:pos="1344"/>
              </w:tabs>
              <w:rPr>
                <w:ins w:id="40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8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2</w:t>
              </w:r>
            </w:ins>
          </w:p>
        </w:tc>
        <w:tc>
          <w:tcPr>
            <w:tcW w:w="1803" w:type="dxa"/>
          </w:tcPr>
          <w:p w14:paraId="3889026C" w14:textId="6FBBB834" w:rsidR="001C3410" w:rsidRDefault="001C3410" w:rsidP="00337517">
            <w:pPr>
              <w:tabs>
                <w:tab w:val="left" w:pos="1344"/>
              </w:tabs>
              <w:rPr>
                <w:ins w:id="40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10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u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di Android studio</w:t>
              </w:r>
            </w:ins>
          </w:p>
        </w:tc>
        <w:tc>
          <w:tcPr>
            <w:tcW w:w="1803" w:type="dxa"/>
          </w:tcPr>
          <w:p w14:paraId="7B2EC4DE" w14:textId="365D785C" w:rsidR="001C3410" w:rsidRDefault="001C3410" w:rsidP="00337517">
            <w:pPr>
              <w:tabs>
                <w:tab w:val="left" w:pos="1344"/>
              </w:tabs>
              <w:rPr>
                <w:ins w:id="41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2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4C437E78" w14:textId="48E188E2" w:rsidR="001C3410" w:rsidRDefault="001C3410" w:rsidP="00337517">
            <w:pPr>
              <w:tabs>
                <w:tab w:val="left" w:pos="1344"/>
              </w:tabs>
              <w:rPr>
                <w:ins w:id="41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4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5 Nove</w:t>
              </w:r>
            </w:ins>
            <w:ins w:id="415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ber 2021</w:t>
              </w:r>
            </w:ins>
          </w:p>
        </w:tc>
        <w:tc>
          <w:tcPr>
            <w:tcW w:w="1804" w:type="dxa"/>
          </w:tcPr>
          <w:p w14:paraId="5457AB51" w14:textId="4E3BD1E4" w:rsidR="001C3410" w:rsidRDefault="001C3410" w:rsidP="00337517">
            <w:pPr>
              <w:keepNext/>
              <w:tabs>
                <w:tab w:val="left" w:pos="1344"/>
              </w:tabs>
              <w:rPr>
                <w:ins w:id="41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7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6 November 2021</w:t>
              </w:r>
            </w:ins>
          </w:p>
        </w:tc>
      </w:tr>
      <w:tr w:rsidR="009027CA" w14:paraId="63001915" w14:textId="77777777" w:rsidTr="007C43DE">
        <w:trPr>
          <w:ins w:id="418" w:author="Guna Dermawan" w:date="2021-11-17T19:44:00Z"/>
        </w:trPr>
        <w:tc>
          <w:tcPr>
            <w:tcW w:w="1803" w:type="dxa"/>
          </w:tcPr>
          <w:p w14:paraId="63D8CC19" w14:textId="7AB2FDA1" w:rsidR="001C3410" w:rsidRPr="00ED3D8F" w:rsidRDefault="009338DC" w:rsidP="00337517">
            <w:pPr>
              <w:tabs>
                <w:tab w:val="left" w:pos="1344"/>
              </w:tabs>
              <w:rPr>
                <w:ins w:id="419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20" w:author="Guna Dermawan" w:date="2021-11-17T20:02:00Z">
                  <w:rPr>
                    <w:ins w:id="421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22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2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lastRenderedPageBreak/>
                <w:t>3.0</w:t>
              </w:r>
            </w:ins>
          </w:p>
        </w:tc>
        <w:tc>
          <w:tcPr>
            <w:tcW w:w="1803" w:type="dxa"/>
          </w:tcPr>
          <w:p w14:paraId="0F1ACA94" w14:textId="7F3FDAC1" w:rsidR="001C3410" w:rsidRPr="00ED3D8F" w:rsidRDefault="009338DC" w:rsidP="00337517">
            <w:pPr>
              <w:tabs>
                <w:tab w:val="left" w:pos="1344"/>
              </w:tabs>
              <w:rPr>
                <w:ins w:id="424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25" w:author="Guna Dermawan" w:date="2021-11-17T20:02:00Z">
                  <w:rPr>
                    <w:ins w:id="426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427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2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ing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2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/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3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nulis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3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3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e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3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3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11DA4E09" w14:textId="5AF06783" w:rsidR="001C3410" w:rsidRPr="00ED3D8F" w:rsidRDefault="009338DC" w:rsidP="00337517">
            <w:pPr>
              <w:tabs>
                <w:tab w:val="left" w:pos="1344"/>
              </w:tabs>
              <w:rPr>
                <w:ins w:id="435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36" w:author="Guna Dermawan" w:date="2021-11-17T20:02:00Z">
                  <w:rPr>
                    <w:ins w:id="437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38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3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40" w:author="Guna Dermawan" w:date="2021-11-18T17:20:00Z">
              <w:r w:rsid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5</w:t>
              </w:r>
            </w:ins>
            <w:ins w:id="441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7EF06092" w14:textId="5647AF4B" w:rsidR="001C3410" w:rsidRPr="00ED3D8F" w:rsidRDefault="009338DC" w:rsidP="00337517">
            <w:pPr>
              <w:tabs>
                <w:tab w:val="left" w:pos="1344"/>
              </w:tabs>
              <w:rPr>
                <w:ins w:id="443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44" w:author="Guna Dermawan" w:date="2021-11-17T20:02:00Z">
                  <w:rPr>
                    <w:ins w:id="445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46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</w:t>
              </w:r>
            </w:ins>
            <w:ins w:id="448" w:author="Guna Dermawan" w:date="2021-11-17T19:51:00Z">
              <w:r w:rsidR="00CA762D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7</w:t>
              </w:r>
            </w:ins>
            <w:ins w:id="450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November 2021</w:t>
              </w:r>
            </w:ins>
          </w:p>
        </w:tc>
        <w:tc>
          <w:tcPr>
            <w:tcW w:w="1804" w:type="dxa"/>
          </w:tcPr>
          <w:p w14:paraId="66B5AECF" w14:textId="04BB52D8" w:rsidR="001C3410" w:rsidRPr="00ED3D8F" w:rsidRDefault="0084190C" w:rsidP="00337517">
            <w:pPr>
              <w:keepNext/>
              <w:tabs>
                <w:tab w:val="left" w:pos="1344"/>
              </w:tabs>
              <w:rPr>
                <w:ins w:id="452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53" w:author="Guna Dermawan" w:date="2021-11-17T20:02:00Z">
                  <w:rPr>
                    <w:ins w:id="454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55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57" w:author="Guna Dermawan" w:date="2021-11-18T17:20:00Z">
              <w:r w:rsid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1</w:t>
              </w:r>
            </w:ins>
            <w:ins w:id="458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70B6ECB0" w14:textId="77777777" w:rsidTr="007C43DE">
        <w:trPr>
          <w:ins w:id="462" w:author="Guna Dermawan" w:date="2021-11-17T19:44:00Z"/>
        </w:trPr>
        <w:tc>
          <w:tcPr>
            <w:tcW w:w="1803" w:type="dxa"/>
          </w:tcPr>
          <w:p w14:paraId="447FBE90" w14:textId="7721F178" w:rsidR="001C3410" w:rsidRDefault="00403470" w:rsidP="00337517">
            <w:pPr>
              <w:tabs>
                <w:tab w:val="left" w:pos="1344"/>
              </w:tabs>
              <w:rPr>
                <w:ins w:id="46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64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1</w:t>
              </w:r>
            </w:ins>
          </w:p>
        </w:tc>
        <w:tc>
          <w:tcPr>
            <w:tcW w:w="1803" w:type="dxa"/>
          </w:tcPr>
          <w:p w14:paraId="73BE7712" w14:textId="27CD4220" w:rsidR="001C3410" w:rsidRDefault="00403470" w:rsidP="00337517">
            <w:pPr>
              <w:tabs>
                <w:tab w:val="left" w:pos="1344"/>
              </w:tabs>
              <w:rPr>
                <w:ins w:id="46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66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Konfigur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basis data</w:t>
              </w:r>
            </w:ins>
          </w:p>
        </w:tc>
        <w:tc>
          <w:tcPr>
            <w:tcW w:w="1803" w:type="dxa"/>
          </w:tcPr>
          <w:p w14:paraId="6CEAE8CB" w14:textId="03A512EF" w:rsidR="001C3410" w:rsidRDefault="00403470" w:rsidP="00337517">
            <w:pPr>
              <w:tabs>
                <w:tab w:val="left" w:pos="1344"/>
              </w:tabs>
              <w:rPr>
                <w:ins w:id="46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68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Hari </w:t>
              </w:r>
            </w:ins>
          </w:p>
        </w:tc>
        <w:tc>
          <w:tcPr>
            <w:tcW w:w="1803" w:type="dxa"/>
          </w:tcPr>
          <w:p w14:paraId="0AF1AC4F" w14:textId="04A84399" w:rsidR="001C3410" w:rsidRDefault="00403470" w:rsidP="00337517">
            <w:pPr>
              <w:tabs>
                <w:tab w:val="left" w:pos="1344"/>
              </w:tabs>
              <w:rPr>
                <w:ins w:id="46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70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7 November 2021</w:t>
              </w:r>
            </w:ins>
          </w:p>
        </w:tc>
        <w:tc>
          <w:tcPr>
            <w:tcW w:w="1804" w:type="dxa"/>
          </w:tcPr>
          <w:p w14:paraId="746C1036" w14:textId="34C7F9D7" w:rsidR="001C3410" w:rsidRDefault="00403470" w:rsidP="00337517">
            <w:pPr>
              <w:keepNext/>
              <w:tabs>
                <w:tab w:val="left" w:pos="1344"/>
              </w:tabs>
              <w:rPr>
                <w:ins w:id="47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72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8 November 20</w:t>
              </w:r>
            </w:ins>
            <w:ins w:id="473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1</w:t>
              </w:r>
            </w:ins>
          </w:p>
        </w:tc>
      </w:tr>
      <w:tr w:rsidR="009027CA" w14:paraId="17F5C65A" w14:textId="77777777" w:rsidTr="007C43DE">
        <w:trPr>
          <w:ins w:id="474" w:author="Guna Dermawan" w:date="2021-11-17T19:44:00Z"/>
        </w:trPr>
        <w:tc>
          <w:tcPr>
            <w:tcW w:w="1803" w:type="dxa"/>
          </w:tcPr>
          <w:p w14:paraId="3596C118" w14:textId="1C8DC4F9" w:rsidR="001C3410" w:rsidRDefault="00A1353A" w:rsidP="00337517">
            <w:pPr>
              <w:tabs>
                <w:tab w:val="left" w:pos="1344"/>
              </w:tabs>
              <w:rPr>
                <w:ins w:id="47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76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2</w:t>
              </w:r>
            </w:ins>
          </w:p>
        </w:tc>
        <w:tc>
          <w:tcPr>
            <w:tcW w:w="1803" w:type="dxa"/>
          </w:tcPr>
          <w:p w14:paraId="737A8AAF" w14:textId="2CEBB1AB" w:rsidR="001C3410" w:rsidRDefault="00A1353A" w:rsidP="00337517">
            <w:pPr>
              <w:tabs>
                <w:tab w:val="left" w:pos="1344"/>
              </w:tabs>
              <w:rPr>
                <w:ins w:id="47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78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login dan sign up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si</w:t>
              </w:r>
            </w:ins>
            <w:proofErr w:type="spellEnd"/>
          </w:p>
        </w:tc>
        <w:tc>
          <w:tcPr>
            <w:tcW w:w="1803" w:type="dxa"/>
          </w:tcPr>
          <w:p w14:paraId="3F275B07" w14:textId="0313A32A" w:rsidR="001C3410" w:rsidRDefault="00A1353A" w:rsidP="00337517">
            <w:pPr>
              <w:tabs>
                <w:tab w:val="left" w:pos="1344"/>
              </w:tabs>
              <w:rPr>
                <w:ins w:id="47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0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 Hari</w:t>
              </w:r>
            </w:ins>
          </w:p>
        </w:tc>
        <w:tc>
          <w:tcPr>
            <w:tcW w:w="1803" w:type="dxa"/>
          </w:tcPr>
          <w:p w14:paraId="68B36030" w14:textId="00F9E2C7" w:rsidR="001C3410" w:rsidRDefault="00A1353A" w:rsidP="00337517">
            <w:pPr>
              <w:tabs>
                <w:tab w:val="left" w:pos="1344"/>
              </w:tabs>
              <w:rPr>
                <w:ins w:id="481" w:author="Guna Dermawan" w:date="2021-11-17T19:53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2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</w:t>
              </w:r>
            </w:ins>
            <w:ins w:id="483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9</w:t>
              </w:r>
            </w:ins>
            <w:ins w:id="484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November </w:t>
              </w:r>
            </w:ins>
          </w:p>
          <w:p w14:paraId="63DBF455" w14:textId="3B2349A6" w:rsidR="00A1353A" w:rsidRDefault="00A1353A" w:rsidP="00337517">
            <w:pPr>
              <w:tabs>
                <w:tab w:val="left" w:pos="1344"/>
              </w:tabs>
              <w:rPr>
                <w:ins w:id="48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6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08394416" w14:textId="4C744AEC" w:rsidR="001C3410" w:rsidRDefault="00A1353A" w:rsidP="00337517">
            <w:pPr>
              <w:keepNext/>
              <w:tabs>
                <w:tab w:val="left" w:pos="1344"/>
              </w:tabs>
              <w:rPr>
                <w:ins w:id="48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8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59B62759" w14:textId="77777777" w:rsidTr="007C43DE">
        <w:trPr>
          <w:ins w:id="489" w:author="Guna Dermawan" w:date="2021-11-17T19:44:00Z"/>
        </w:trPr>
        <w:tc>
          <w:tcPr>
            <w:tcW w:w="1803" w:type="dxa"/>
          </w:tcPr>
          <w:p w14:paraId="2A68360A" w14:textId="29F17330" w:rsidR="001C3410" w:rsidRDefault="004068DC" w:rsidP="00337517">
            <w:pPr>
              <w:tabs>
                <w:tab w:val="left" w:pos="1344"/>
              </w:tabs>
              <w:rPr>
                <w:ins w:id="49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1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3</w:t>
              </w:r>
            </w:ins>
          </w:p>
        </w:tc>
        <w:tc>
          <w:tcPr>
            <w:tcW w:w="1803" w:type="dxa"/>
          </w:tcPr>
          <w:p w14:paraId="7AEDE69C" w14:textId="03ADEB09" w:rsidR="001C3410" w:rsidRDefault="004852C6" w:rsidP="00337517">
            <w:pPr>
              <w:tabs>
                <w:tab w:val="left" w:pos="1344"/>
              </w:tabs>
              <w:rPr>
                <w:ins w:id="492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93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anajeme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user profile</w:t>
              </w:r>
            </w:ins>
          </w:p>
        </w:tc>
        <w:tc>
          <w:tcPr>
            <w:tcW w:w="1803" w:type="dxa"/>
          </w:tcPr>
          <w:p w14:paraId="13B4EBBB" w14:textId="376FB04E" w:rsidR="001C3410" w:rsidRDefault="004852C6" w:rsidP="00337517">
            <w:pPr>
              <w:tabs>
                <w:tab w:val="left" w:pos="1344"/>
              </w:tabs>
              <w:rPr>
                <w:ins w:id="494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5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Hari </w:t>
              </w:r>
            </w:ins>
          </w:p>
        </w:tc>
        <w:tc>
          <w:tcPr>
            <w:tcW w:w="1803" w:type="dxa"/>
          </w:tcPr>
          <w:p w14:paraId="1EC41E8E" w14:textId="4F7A7727" w:rsidR="001C3410" w:rsidRDefault="004852C6" w:rsidP="00337517">
            <w:pPr>
              <w:tabs>
                <w:tab w:val="left" w:pos="1344"/>
              </w:tabs>
              <w:rPr>
                <w:ins w:id="49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7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64D4FB36" w14:textId="0DECE778" w:rsidR="004852C6" w:rsidRDefault="004852C6" w:rsidP="00337517">
            <w:pPr>
              <w:keepNext/>
              <w:tabs>
                <w:tab w:val="left" w:pos="1344"/>
              </w:tabs>
              <w:rPr>
                <w:ins w:id="49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9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5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</w:t>
              </w:r>
            </w:ins>
            <w:ins w:id="500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EC9F3D2" w14:textId="77777777" w:rsidTr="007C43DE">
        <w:trPr>
          <w:ins w:id="501" w:author="Guna Dermawan" w:date="2021-11-17T19:44:00Z"/>
        </w:trPr>
        <w:tc>
          <w:tcPr>
            <w:tcW w:w="1803" w:type="dxa"/>
          </w:tcPr>
          <w:p w14:paraId="3D3951E2" w14:textId="758004CB" w:rsidR="001C3410" w:rsidRDefault="006B65A6" w:rsidP="00337517">
            <w:pPr>
              <w:tabs>
                <w:tab w:val="left" w:pos="1344"/>
              </w:tabs>
              <w:rPr>
                <w:ins w:id="502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3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4</w:t>
              </w:r>
            </w:ins>
          </w:p>
        </w:tc>
        <w:tc>
          <w:tcPr>
            <w:tcW w:w="1803" w:type="dxa"/>
          </w:tcPr>
          <w:p w14:paraId="5B071701" w14:textId="05E74D66" w:rsidR="001C3410" w:rsidRDefault="006B65A6" w:rsidP="00337517">
            <w:pPr>
              <w:tabs>
                <w:tab w:val="left" w:pos="1344"/>
              </w:tabs>
              <w:rPr>
                <w:ins w:id="504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505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resentasi</w:t>
              </w:r>
            </w:ins>
            <w:proofErr w:type="spellEnd"/>
          </w:p>
        </w:tc>
        <w:tc>
          <w:tcPr>
            <w:tcW w:w="1803" w:type="dxa"/>
          </w:tcPr>
          <w:p w14:paraId="3A0A5B47" w14:textId="7332C04B" w:rsidR="001C3410" w:rsidRDefault="00267502" w:rsidP="00337517">
            <w:pPr>
              <w:tabs>
                <w:tab w:val="left" w:pos="1344"/>
              </w:tabs>
              <w:rPr>
                <w:ins w:id="50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7" w:author="Guna Dermawan" w:date="2021-11-18T17:21:00Z">
              <w:r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6</w:t>
              </w:r>
            </w:ins>
            <w:ins w:id="508" w:author="Guna Dermawan" w:date="2021-11-17T19:55:00Z">
              <w:r w:rsidR="006B65A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3A5C8B6F" w14:textId="500DF842" w:rsidR="001C3410" w:rsidRDefault="006B65A6" w:rsidP="00337517">
            <w:pPr>
              <w:tabs>
                <w:tab w:val="left" w:pos="1344"/>
              </w:tabs>
              <w:rPr>
                <w:ins w:id="50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10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6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0B5DF699" w14:textId="714368EE" w:rsidR="001C3410" w:rsidRDefault="006B65A6" w:rsidP="00337517">
            <w:pPr>
              <w:keepNext/>
              <w:tabs>
                <w:tab w:val="left" w:pos="1344"/>
              </w:tabs>
              <w:rPr>
                <w:ins w:id="51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12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13" w:author="Guna Dermawan" w:date="2021-11-18T17:21:00Z">
              <w:r w:rsidR="00FD0A1E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1</w:t>
              </w:r>
            </w:ins>
            <w:ins w:id="514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2CE0A3A" w14:textId="77777777" w:rsidTr="007C43DE">
        <w:trPr>
          <w:ins w:id="515" w:author="Guna Dermawan" w:date="2021-11-17T19:56:00Z"/>
        </w:trPr>
        <w:tc>
          <w:tcPr>
            <w:tcW w:w="1803" w:type="dxa"/>
          </w:tcPr>
          <w:p w14:paraId="7A1AB9FF" w14:textId="5CDBE9C1" w:rsidR="00B96589" w:rsidRPr="00ED3D8F" w:rsidRDefault="00B96589" w:rsidP="00337517">
            <w:pPr>
              <w:tabs>
                <w:tab w:val="left" w:pos="1344"/>
              </w:tabs>
              <w:rPr>
                <w:ins w:id="516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17" w:author="Guna Dermawan" w:date="2021-11-17T20:02:00Z">
                  <w:rPr>
                    <w:ins w:id="518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19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4.0</w:t>
              </w:r>
            </w:ins>
          </w:p>
        </w:tc>
        <w:tc>
          <w:tcPr>
            <w:tcW w:w="1803" w:type="dxa"/>
          </w:tcPr>
          <w:p w14:paraId="6E5E6D09" w14:textId="5B173A1E" w:rsidR="00B96589" w:rsidRPr="00ED3D8F" w:rsidRDefault="00B96589" w:rsidP="00337517">
            <w:pPr>
              <w:tabs>
                <w:tab w:val="left" w:pos="1344"/>
              </w:tabs>
              <w:rPr>
                <w:ins w:id="521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22" w:author="Guna Dermawan" w:date="2021-11-17T20:02:00Z">
                  <w:rPr>
                    <w:ins w:id="523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24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Testing dan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implementasi</w:t>
              </w:r>
              <w:proofErr w:type="spellEnd"/>
            </w:ins>
          </w:p>
        </w:tc>
        <w:tc>
          <w:tcPr>
            <w:tcW w:w="1803" w:type="dxa"/>
          </w:tcPr>
          <w:p w14:paraId="3789E6C9" w14:textId="365E6576" w:rsidR="00B96589" w:rsidRPr="00ED3D8F" w:rsidRDefault="00B96589" w:rsidP="00337517">
            <w:pPr>
              <w:tabs>
                <w:tab w:val="left" w:pos="1344"/>
              </w:tabs>
              <w:rPr>
                <w:ins w:id="527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28" w:author="Guna Dermawan" w:date="2021-11-17T20:02:00Z">
                  <w:rPr>
                    <w:ins w:id="529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30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406771E1" w14:textId="7A362A5A" w:rsidR="00B96589" w:rsidRPr="00ED3D8F" w:rsidRDefault="00CC51D8" w:rsidP="00337517">
            <w:pPr>
              <w:tabs>
                <w:tab w:val="left" w:pos="1344"/>
              </w:tabs>
              <w:rPr>
                <w:ins w:id="532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33" w:author="Guna Dermawan" w:date="2021-11-17T20:02:00Z">
                  <w:rPr>
                    <w:ins w:id="534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35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537" w:author="Guna Dermawan" w:date="2021-11-18T17:21:00Z">
              <w:r w:rsidR="00273FB1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2</w:t>
              </w:r>
            </w:ins>
            <w:ins w:id="538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5B889BCE" w14:textId="76CDF0F3" w:rsidR="00B96589" w:rsidRPr="00ED3D8F" w:rsidRDefault="00CC51D8" w:rsidP="00337517">
            <w:pPr>
              <w:keepNext/>
              <w:tabs>
                <w:tab w:val="left" w:pos="1344"/>
              </w:tabs>
              <w:rPr>
                <w:ins w:id="542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43" w:author="Guna Dermawan" w:date="2021-11-17T20:02:00Z">
                  <w:rPr>
                    <w:ins w:id="544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45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547" w:author="Guna Dermawan" w:date="2021-11-18T17:21:00Z">
              <w:r w:rsidR="00185288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4</w:t>
              </w:r>
            </w:ins>
            <w:ins w:id="548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5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5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0B105A26" w14:textId="77777777" w:rsidTr="007C43DE">
        <w:trPr>
          <w:ins w:id="552" w:author="Guna Dermawan" w:date="2021-11-17T19:56:00Z"/>
        </w:trPr>
        <w:tc>
          <w:tcPr>
            <w:tcW w:w="1803" w:type="dxa"/>
          </w:tcPr>
          <w:p w14:paraId="29D0DD65" w14:textId="7CBB145B" w:rsidR="00B96589" w:rsidRDefault="00C55FBA" w:rsidP="00337517">
            <w:pPr>
              <w:tabs>
                <w:tab w:val="left" w:pos="1344"/>
              </w:tabs>
              <w:rPr>
                <w:ins w:id="553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54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1</w:t>
              </w:r>
            </w:ins>
          </w:p>
        </w:tc>
        <w:tc>
          <w:tcPr>
            <w:tcW w:w="1803" w:type="dxa"/>
          </w:tcPr>
          <w:p w14:paraId="4CCA28FB" w14:textId="477EFEF7" w:rsidR="00B96589" w:rsidRDefault="00C55FBA" w:rsidP="00337517">
            <w:pPr>
              <w:tabs>
                <w:tab w:val="left" w:pos="1344"/>
              </w:tabs>
              <w:rPr>
                <w:ins w:id="555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56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bugging</w:t>
              </w:r>
            </w:ins>
          </w:p>
        </w:tc>
        <w:tc>
          <w:tcPr>
            <w:tcW w:w="1803" w:type="dxa"/>
          </w:tcPr>
          <w:p w14:paraId="0293155B" w14:textId="5B81C688" w:rsidR="00B96589" w:rsidRDefault="00C55FBA" w:rsidP="00337517">
            <w:pPr>
              <w:tabs>
                <w:tab w:val="left" w:pos="1344"/>
              </w:tabs>
              <w:rPr>
                <w:ins w:id="557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58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5FA6F450" w14:textId="6410176A" w:rsidR="00B96589" w:rsidRDefault="00C55FBA" w:rsidP="00337517">
            <w:pPr>
              <w:tabs>
                <w:tab w:val="left" w:pos="1344"/>
              </w:tabs>
              <w:rPr>
                <w:ins w:id="559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60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61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2</w:t>
              </w:r>
            </w:ins>
            <w:ins w:id="562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2F77A02" w14:textId="56B5B8F9" w:rsidR="00B96589" w:rsidRDefault="0034605F" w:rsidP="00337517">
            <w:pPr>
              <w:keepNext/>
              <w:tabs>
                <w:tab w:val="left" w:pos="1344"/>
              </w:tabs>
              <w:rPr>
                <w:ins w:id="563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64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65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3</w:t>
              </w:r>
            </w:ins>
            <w:ins w:id="566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609549C6" w14:textId="77777777" w:rsidTr="007C43DE">
        <w:trPr>
          <w:ins w:id="567" w:author="Guna Dermawan" w:date="2021-11-17T19:56:00Z"/>
        </w:trPr>
        <w:tc>
          <w:tcPr>
            <w:tcW w:w="1803" w:type="dxa"/>
          </w:tcPr>
          <w:p w14:paraId="4F287122" w14:textId="5A979992" w:rsidR="00B96589" w:rsidRDefault="00CC2267" w:rsidP="00337517">
            <w:pPr>
              <w:tabs>
                <w:tab w:val="left" w:pos="1344"/>
              </w:tabs>
              <w:rPr>
                <w:ins w:id="568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69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2</w:t>
              </w:r>
            </w:ins>
          </w:p>
        </w:tc>
        <w:tc>
          <w:tcPr>
            <w:tcW w:w="1803" w:type="dxa"/>
          </w:tcPr>
          <w:p w14:paraId="5D891285" w14:textId="221A3B1E" w:rsidR="00B96589" w:rsidRDefault="00E9706D" w:rsidP="00337517">
            <w:pPr>
              <w:tabs>
                <w:tab w:val="left" w:pos="1344"/>
              </w:tabs>
              <w:rPr>
                <w:ins w:id="570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571" w:author="Guna Dermawan" w:date="2021-11-17T20:00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</w:ins>
            <w:proofErr w:type="spellEnd"/>
          </w:p>
        </w:tc>
        <w:tc>
          <w:tcPr>
            <w:tcW w:w="1803" w:type="dxa"/>
          </w:tcPr>
          <w:p w14:paraId="6E986B1B" w14:textId="0EE16445" w:rsidR="00B96589" w:rsidRDefault="00CC2267" w:rsidP="00337517">
            <w:pPr>
              <w:tabs>
                <w:tab w:val="left" w:pos="1344"/>
              </w:tabs>
              <w:rPr>
                <w:ins w:id="572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73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6851CF23" w14:textId="74830A3C" w:rsidR="00B96589" w:rsidRDefault="00CC2267" w:rsidP="00337517">
            <w:pPr>
              <w:tabs>
                <w:tab w:val="left" w:pos="1344"/>
              </w:tabs>
              <w:rPr>
                <w:ins w:id="574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75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76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4</w:t>
              </w:r>
            </w:ins>
            <w:ins w:id="577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58453F3" w14:textId="63DADEFE" w:rsidR="00B96589" w:rsidRDefault="00CC2267" w:rsidP="00337517">
            <w:pPr>
              <w:keepNext/>
              <w:tabs>
                <w:tab w:val="left" w:pos="1344"/>
              </w:tabs>
              <w:rPr>
                <w:ins w:id="578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79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80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5</w:t>
              </w:r>
            </w:ins>
            <w:ins w:id="581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D348ED0" w14:textId="77777777" w:rsidTr="007C43DE">
        <w:trPr>
          <w:ins w:id="582" w:author="Guna Dermawan" w:date="2021-11-17T19:56:00Z"/>
        </w:trPr>
        <w:tc>
          <w:tcPr>
            <w:tcW w:w="1803" w:type="dxa"/>
          </w:tcPr>
          <w:p w14:paraId="1CFC9930" w14:textId="2AC7B2BB" w:rsidR="00B96589" w:rsidRPr="00ED3D8F" w:rsidRDefault="00AF79E1" w:rsidP="00337517">
            <w:pPr>
              <w:tabs>
                <w:tab w:val="left" w:pos="1344"/>
              </w:tabs>
              <w:rPr>
                <w:ins w:id="583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84" w:author="Guna Dermawan" w:date="2021-11-17T20:02:00Z">
                  <w:rPr>
                    <w:ins w:id="585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86" w:author="Guna Dermawan" w:date="2021-11-17T19:58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8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5.0</w:t>
              </w:r>
            </w:ins>
          </w:p>
        </w:tc>
        <w:tc>
          <w:tcPr>
            <w:tcW w:w="1803" w:type="dxa"/>
          </w:tcPr>
          <w:p w14:paraId="218D75DF" w14:textId="287176FC" w:rsidR="00B96589" w:rsidRPr="00ED3D8F" w:rsidRDefault="00AF79E1" w:rsidP="00337517">
            <w:pPr>
              <w:tabs>
                <w:tab w:val="left" w:pos="1344"/>
              </w:tabs>
              <w:rPr>
                <w:ins w:id="588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89" w:author="Guna Dermawan" w:date="2021-11-17T20:02:00Z">
                  <w:rPr>
                    <w:ins w:id="590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591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9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melihara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9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</w:ins>
          </w:p>
        </w:tc>
        <w:tc>
          <w:tcPr>
            <w:tcW w:w="1803" w:type="dxa"/>
          </w:tcPr>
          <w:p w14:paraId="4AEF9EAA" w14:textId="3EFC8889" w:rsidR="00B96589" w:rsidRPr="00ED3D8F" w:rsidRDefault="00FF29C7" w:rsidP="00337517">
            <w:pPr>
              <w:tabs>
                <w:tab w:val="left" w:pos="1344"/>
              </w:tabs>
              <w:rPr>
                <w:ins w:id="594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95" w:author="Guna Dermawan" w:date="2021-11-17T20:02:00Z">
                  <w:rPr>
                    <w:ins w:id="596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97" w:author="Guna Dermawan" w:date="2021-11-18T17:24:00Z">
              <w:r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2</w:t>
              </w:r>
            </w:ins>
            <w:ins w:id="598" w:author="Guna Dermawan" w:date="2021-11-17T19:59:00Z">
              <w:r w:rsidR="00AF79E1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9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65A6B181" w14:textId="0AB89201" w:rsidR="00B96589" w:rsidRPr="00ED3D8F" w:rsidRDefault="00AF79E1" w:rsidP="00337517">
            <w:pPr>
              <w:tabs>
                <w:tab w:val="left" w:pos="1344"/>
              </w:tabs>
              <w:rPr>
                <w:ins w:id="600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601" w:author="Guna Dermawan" w:date="2021-11-17T20:02:00Z">
                  <w:rPr>
                    <w:ins w:id="602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603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0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605" w:author="Guna Dermawan" w:date="2021-11-18T17:22:00Z">
              <w:r w:rsidR="004D2B95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6</w:t>
              </w:r>
            </w:ins>
            <w:ins w:id="606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0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0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0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46F48239" w14:textId="71611C31" w:rsidR="00B96589" w:rsidRPr="00ED3D8F" w:rsidRDefault="00AF79E1" w:rsidP="00337517">
            <w:pPr>
              <w:keepNext/>
              <w:tabs>
                <w:tab w:val="left" w:pos="1344"/>
              </w:tabs>
              <w:rPr>
                <w:ins w:id="610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611" w:author="Guna Dermawan" w:date="2021-11-17T20:02:00Z">
                  <w:rPr>
                    <w:ins w:id="612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613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1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615" w:author="Guna Dermawan" w:date="2021-11-18T17:22:00Z">
              <w:r w:rsidR="004D2B95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7</w:t>
              </w:r>
            </w:ins>
            <w:ins w:id="616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1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1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61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</w:tbl>
    <w:p w14:paraId="16661962" w14:textId="70BE842A" w:rsidR="00C82D96" w:rsidRDefault="00C82D96" w:rsidP="00C82D96">
      <w:pPr>
        <w:pStyle w:val="Caption"/>
        <w:jc w:val="center"/>
        <w:rPr>
          <w:ins w:id="620" w:author="Guna Dermawan" w:date="2021-11-18T09:54:00Z"/>
        </w:rPr>
      </w:pPr>
      <w:ins w:id="621" w:author="Guna Dermawan" w:date="2021-11-18T09:54:00Z">
        <w:r>
          <w:t xml:space="preserve">Table </w:t>
        </w:r>
        <w:r>
          <w:fldChar w:fldCharType="begin"/>
        </w:r>
        <w:r>
          <w:instrText xml:space="preserve"> SEQ Table \* ARABIC 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  <w:r>
          <w:rPr>
            <w:lang w:val="id-ID"/>
          </w:rPr>
          <w:t xml:space="preserve"> Project schedule pembuatan aplikasi</w:t>
        </w:r>
        <w:r w:rsidDel="001C3410">
          <w:t xml:space="preserve"> </w:t>
        </w:r>
      </w:ins>
      <w:del w:id="622" w:author="Guna Dermawan" w:date="2021-11-17T19:43:00Z">
        <w:r w:rsidR="007C43DE" w:rsidDel="001C3410">
          <w:delText xml:space="preserve">gambar </w:delText>
        </w:r>
        <w:r w:rsidR="007C43DE" w:rsidDel="001C3410">
          <w:fldChar w:fldCharType="begin"/>
        </w:r>
        <w:r w:rsidR="007C43DE" w:rsidRPr="00E61388" w:rsidDel="001C3410">
          <w:delInstrText xml:space="preserve"> SEQ gambar \* ARABIC </w:delInstrText>
        </w:r>
        <w:r w:rsidR="007C43DE" w:rsidDel="001C3410">
          <w:fldChar w:fldCharType="separate"/>
        </w:r>
        <w:r w:rsidR="007C43DE" w:rsidDel="001C3410">
          <w:rPr>
            <w:noProof/>
          </w:rPr>
          <w:delText>2</w:delText>
        </w:r>
        <w:r w:rsidR="007C43DE" w:rsidDel="001C3410">
          <w:fldChar w:fldCharType="end"/>
        </w:r>
      </w:del>
    </w:p>
    <w:p w14:paraId="64929E11" w14:textId="0C6BC2E5" w:rsidR="00C810A3" w:rsidRDefault="00E61388">
      <w:pPr>
        <w:tabs>
          <w:tab w:val="left" w:pos="6694"/>
        </w:tabs>
        <w:jc w:val="both"/>
        <w:rPr>
          <w:ins w:id="623" w:author="Guna Dermawan" w:date="2021-11-18T10:0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624" w:author="Guna Dermawan" w:date="2021-11-18T09:58:00Z">
        <w:r w:rsidRPr="00E61388">
          <w:rPr>
            <w:rFonts w:ascii="Times New Roman" w:hAnsi="Times New Roman" w:cs="Times New Roman"/>
            <w:b/>
            <w:bCs/>
            <w:sz w:val="24"/>
            <w:szCs w:val="24"/>
            <w:lang w:val="id-ID"/>
            <w:rPrChange w:id="625" w:author="Guna Dermawan" w:date="2021-11-18T09:58:00Z">
              <w:rPr>
                <w:b/>
                <w:bCs/>
                <w:lang w:val="id-ID"/>
              </w:rPr>
            </w:rPrChange>
          </w:rPr>
          <w:t>Project Resources</w:t>
        </w:r>
        <w:r w:rsidR="00C34D54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:</w:t>
        </w:r>
      </w:ins>
    </w:p>
    <w:p w14:paraId="1D207215" w14:textId="622EA1F4" w:rsidR="009D5FC6" w:rsidRDefault="009D5FC6">
      <w:pPr>
        <w:tabs>
          <w:tab w:val="left" w:pos="6694"/>
        </w:tabs>
        <w:jc w:val="both"/>
        <w:rPr>
          <w:ins w:id="626" w:author="Guna Dermawan" w:date="2021-11-18T10:04:00Z"/>
          <w:rFonts w:ascii="Times New Roman" w:hAnsi="Times New Roman" w:cs="Times New Roman"/>
          <w:sz w:val="24"/>
          <w:szCs w:val="24"/>
          <w:lang w:val="id-ID"/>
        </w:rPr>
      </w:pPr>
      <w:ins w:id="627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>Resources yang akan digunakan dalam pembuatan aplikasi ini adalah sebagai berikut:</w:t>
        </w:r>
      </w:ins>
    </w:p>
    <w:p w14:paraId="3207F45E" w14:textId="6112FC76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628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629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Bahasa </w:t>
        </w:r>
      </w:ins>
      <w:ins w:id="630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Pemrograman: Kotlin </w:t>
        </w:r>
      </w:ins>
    </w:p>
    <w:p w14:paraId="5F3A4B97" w14:textId="6589429F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631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632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IDE: Android Studio</w:t>
        </w:r>
      </w:ins>
    </w:p>
    <w:p w14:paraId="5DCDC858" w14:textId="112C5E03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633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634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Basis Data: Firebase</w:t>
        </w:r>
      </w:ins>
    </w:p>
    <w:p w14:paraId="38296A48" w14:textId="474F698A" w:rsidR="009B674C" w:rsidRPr="00C467EC" w:rsidRDefault="004D7C0B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635" w:author="Guna Dermawan" w:date="2021-11-18T10:10:00Z"/>
          <w:rFonts w:ascii="Times New Roman" w:hAnsi="Times New Roman" w:cs="Times New Roman"/>
          <w:sz w:val="24"/>
          <w:szCs w:val="24"/>
          <w:lang w:val="id-ID"/>
        </w:rPr>
        <w:pPrChange w:id="636" w:author="Guna Dermawan" w:date="2021-11-18T10:11:00Z">
          <w:pPr>
            <w:pStyle w:val="ListParagraph"/>
            <w:tabs>
              <w:tab w:val="left" w:pos="6694"/>
            </w:tabs>
            <w:jc w:val="both"/>
          </w:pPr>
        </w:pPrChange>
      </w:pPr>
      <w:ins w:id="637" w:author="Guna Dermawan" w:date="2021-11-18T10:06:00Z">
        <w:r>
          <w:rPr>
            <w:rFonts w:ascii="Times New Roman" w:hAnsi="Times New Roman" w:cs="Times New Roman"/>
            <w:sz w:val="24"/>
            <w:szCs w:val="24"/>
            <w:lang w:val="id-ID"/>
          </w:rPr>
          <w:t>Jurnal sebagai referensi :</w:t>
        </w:r>
      </w:ins>
    </w:p>
    <w:p w14:paraId="65A559F7" w14:textId="132B3555" w:rsidR="0093785C" w:rsidRPr="0093785C" w:rsidRDefault="0093785C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  <w:pPrChange w:id="638" w:author="Guna Dermawan" w:date="2021-11-18T10:11:00Z">
          <w:pPr>
            <w:widowControl w:val="0"/>
            <w:autoSpaceDE w:val="0"/>
            <w:autoSpaceDN w:val="0"/>
            <w:adjustRightInd w:val="0"/>
            <w:spacing w:line="240" w:lineRule="auto"/>
            <w:ind w:left="640" w:hanging="640"/>
          </w:pPr>
        </w:pPrChange>
      </w:pPr>
      <w:ins w:id="639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tab/>
        </w:r>
      </w:ins>
      <w:ins w:id="640" w:author="Guna Dermawan" w:date="2021-11-18T10:10:00Z"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B674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93785C">
        <w:rPr>
          <w:rFonts w:ascii="Times New Roman" w:hAnsi="Times New Roman" w:cs="Times New Roman"/>
          <w:noProof/>
          <w:sz w:val="24"/>
          <w:szCs w:val="24"/>
        </w:rPr>
        <w:t>[1]</w:t>
      </w:r>
      <w:r w:rsidRPr="0093785C">
        <w:rPr>
          <w:rFonts w:ascii="Times New Roman" w:hAnsi="Times New Roman" w:cs="Times New Roman"/>
          <w:noProof/>
          <w:sz w:val="24"/>
          <w:szCs w:val="24"/>
        </w:rPr>
        <w:tab/>
        <w:t xml:space="preserve">D. Supriatna and E. Junianto, “Aplikasi Presensi Pegawai Memanfaatkan Teknologi Fingerprint dan Global Positioning System (GPS) Pada Android,” </w:t>
      </w:r>
      <w:r w:rsidRPr="0093785C">
        <w:rPr>
          <w:rFonts w:ascii="Times New Roman" w:hAnsi="Times New Roman" w:cs="Times New Roman"/>
          <w:i/>
          <w:iCs/>
          <w:noProof/>
          <w:sz w:val="24"/>
          <w:szCs w:val="24"/>
        </w:rPr>
        <w:t>e Pros. Tek. Inform.</w:t>
      </w:r>
      <w:r w:rsidRPr="0093785C">
        <w:rPr>
          <w:rFonts w:ascii="Times New Roman" w:hAnsi="Times New Roman" w:cs="Times New Roman"/>
          <w:noProof/>
          <w:sz w:val="24"/>
          <w:szCs w:val="24"/>
        </w:rPr>
        <w:t>, vol. 1, no. 1, pp. 269–280, 2020.</w:t>
      </w:r>
    </w:p>
    <w:p w14:paraId="2073ADB5" w14:textId="0F1C20E3" w:rsidR="0001566B" w:rsidRDefault="009B674C" w:rsidP="00C467EC">
      <w:pPr>
        <w:pStyle w:val="ListParagraph"/>
        <w:tabs>
          <w:tab w:val="left" w:pos="6694"/>
        </w:tabs>
        <w:jc w:val="both"/>
        <w:rPr>
          <w:ins w:id="641" w:author="Guna Dermawan" w:date="2021-11-18T10:15:00Z"/>
          <w:rFonts w:ascii="Times New Roman" w:hAnsi="Times New Roman" w:cs="Times New Roman"/>
          <w:noProof/>
          <w:sz w:val="24"/>
          <w:szCs w:val="24"/>
        </w:rPr>
      </w:pPr>
      <w:ins w:id="642" w:author="Guna Dermawan" w:date="2021-11-18T10:10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643" w:author="Guna Dermawan" w:date="2021-11-18T10:11:00Z"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3785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3785C" w:rsidRPr="0093785C">
        <w:rPr>
          <w:rFonts w:ascii="Times New Roman" w:hAnsi="Times New Roman" w:cs="Times New Roman"/>
          <w:noProof/>
          <w:sz w:val="24"/>
          <w:szCs w:val="24"/>
        </w:rPr>
        <w:t>[</w:t>
      </w:r>
      <w:ins w:id="644" w:author="Guna Dermawan" w:date="2021-11-18T10:11:00Z">
        <w:r w:rsidR="0093785C">
          <w:rPr>
            <w:rFonts w:ascii="Times New Roman" w:hAnsi="Times New Roman" w:cs="Times New Roman"/>
            <w:noProof/>
            <w:sz w:val="24"/>
            <w:szCs w:val="24"/>
            <w:lang w:val="id-ID"/>
          </w:rPr>
          <w:t>2</w:t>
        </w:r>
      </w:ins>
      <w:del w:id="645" w:author="Guna Dermawan" w:date="2021-11-18T10:11:00Z">
        <w:r w:rsidR="0093785C" w:rsidRPr="0093785C" w:rsidDel="0093785C">
          <w:rPr>
            <w:rFonts w:ascii="Times New Roman" w:hAnsi="Times New Roman" w:cs="Times New Roman"/>
            <w:noProof/>
            <w:sz w:val="24"/>
            <w:szCs w:val="24"/>
          </w:rPr>
          <w:delText>1</w:delText>
        </w:r>
      </w:del>
      <w:r w:rsidR="0093785C" w:rsidRPr="0093785C">
        <w:rPr>
          <w:rFonts w:ascii="Times New Roman" w:hAnsi="Times New Roman" w:cs="Times New Roman"/>
          <w:noProof/>
          <w:sz w:val="24"/>
          <w:szCs w:val="24"/>
        </w:rPr>
        <w:t>]</w:t>
      </w:r>
      <w:del w:id="646" w:author="Guna Dermawan" w:date="2021-11-18T10:11:00Z">
        <w:r w:rsidR="0093785C" w:rsidRPr="0093785C" w:rsidDel="0093785C">
          <w:rPr>
            <w:rFonts w:ascii="Times New Roman" w:hAnsi="Times New Roman" w:cs="Times New Roman"/>
            <w:noProof/>
            <w:sz w:val="24"/>
            <w:szCs w:val="24"/>
          </w:rPr>
          <w:tab/>
        </w:r>
      </w:del>
      <w:r w:rsidR="0093785C" w:rsidRPr="0093785C">
        <w:rPr>
          <w:rFonts w:ascii="Times New Roman" w:hAnsi="Times New Roman" w:cs="Times New Roman"/>
          <w:noProof/>
          <w:sz w:val="24"/>
          <w:szCs w:val="24"/>
        </w:rPr>
        <w:t xml:space="preserve">D. Supriatna and E. Junianto, “Aplikasi Presensi Pegawai Memanfaatkan Teknologi Fingerprint dan Global Positioning System (GPS) Pada Android,” </w:t>
      </w:r>
      <w:r w:rsidR="0093785C" w:rsidRPr="0093785C">
        <w:rPr>
          <w:rFonts w:ascii="Times New Roman" w:hAnsi="Times New Roman" w:cs="Times New Roman"/>
          <w:i/>
          <w:iCs/>
          <w:noProof/>
          <w:sz w:val="24"/>
          <w:szCs w:val="24"/>
        </w:rPr>
        <w:t>e Pros. Tek. Inform.</w:t>
      </w:r>
      <w:r w:rsidR="0093785C" w:rsidRPr="0093785C">
        <w:rPr>
          <w:rFonts w:ascii="Times New Roman" w:hAnsi="Times New Roman" w:cs="Times New Roman"/>
          <w:noProof/>
          <w:sz w:val="24"/>
          <w:szCs w:val="24"/>
        </w:rPr>
        <w:t>, vol. 1, no. 1, pp. 269–280, 2020.</w:t>
      </w:r>
    </w:p>
    <w:p w14:paraId="593F8484" w14:textId="77777777" w:rsidR="0001566B" w:rsidRPr="0093785C" w:rsidRDefault="0001566B">
      <w:pPr>
        <w:pStyle w:val="ListParagraph"/>
        <w:tabs>
          <w:tab w:val="left" w:pos="6694"/>
        </w:tabs>
        <w:jc w:val="both"/>
        <w:rPr>
          <w:rFonts w:ascii="Times New Roman" w:hAnsi="Times New Roman" w:cs="Times New Roman"/>
          <w:sz w:val="24"/>
          <w:szCs w:val="24"/>
          <w:lang w:val="id-ID"/>
          <w:rPrChange w:id="647" w:author="Guna Dermawan" w:date="2021-11-18T10:11:00Z">
            <w:rPr>
              <w:rFonts w:ascii="Times New Roman" w:hAnsi="Times New Roman" w:cs="Times New Roman"/>
              <w:noProof/>
              <w:sz w:val="24"/>
            </w:rPr>
          </w:rPrChange>
        </w:rPr>
        <w:pPrChange w:id="648" w:author="Guna Dermawan" w:date="2021-11-18T10:11:00Z">
          <w:pPr>
            <w:widowControl w:val="0"/>
            <w:autoSpaceDE w:val="0"/>
            <w:autoSpaceDN w:val="0"/>
            <w:adjustRightInd w:val="0"/>
            <w:spacing w:line="240" w:lineRule="auto"/>
            <w:ind w:left="640" w:hanging="640"/>
          </w:pPr>
        </w:pPrChange>
      </w:pPr>
    </w:p>
    <w:p w14:paraId="276000D4" w14:textId="39039E70" w:rsidR="0001566B" w:rsidRDefault="0093785C" w:rsidP="0001566B">
      <w:pPr>
        <w:pStyle w:val="ListParagraph"/>
        <w:tabs>
          <w:tab w:val="left" w:pos="6694"/>
        </w:tabs>
        <w:ind w:left="0"/>
        <w:jc w:val="both"/>
        <w:rPr>
          <w:ins w:id="649" w:author="Guna Dermawan" w:date="2021-11-18T10:1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650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651" w:author="Guna Dermawan" w:date="2021-11-18T10:14:00Z">
        <w:r w:rsidR="0001566B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Risk and Issue Management plant:</w:t>
        </w:r>
      </w:ins>
    </w:p>
    <w:p w14:paraId="784E7E42" w14:textId="77777777" w:rsidR="0001566B" w:rsidRDefault="0001566B" w:rsidP="0001566B">
      <w:pPr>
        <w:spacing w:line="360" w:lineRule="auto"/>
        <w:jc w:val="both"/>
        <w:rPr>
          <w:ins w:id="652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653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Strength :</w:t>
        </w:r>
        <w:proofErr w:type="gramEnd"/>
      </w:ins>
    </w:p>
    <w:p w14:paraId="764EABF9" w14:textId="77777777" w:rsidR="0001566B" w:rsidRDefault="0001566B" w:rsidP="00FE3948">
      <w:pPr>
        <w:pStyle w:val="ListParagraph"/>
        <w:numPr>
          <w:ilvl w:val="0"/>
          <w:numId w:val="12"/>
        </w:numPr>
        <w:spacing w:line="360" w:lineRule="auto"/>
        <w:rPr>
          <w:ins w:id="654" w:author="Guna Dermawan" w:date="2021-11-18T10:14:00Z"/>
          <w:rFonts w:ascii="Times New Roman" w:hAnsi="Times New Roman" w:cs="Times New Roman"/>
          <w:sz w:val="24"/>
          <w:szCs w:val="24"/>
        </w:rPr>
        <w:pPrChange w:id="655" w:author="Guna Dermawan" w:date="2021-11-18T17:31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56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enjad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olu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tas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masalah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uncul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hingg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aat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4328755B" w14:textId="3AC1CC35" w:rsidR="0001566B" w:rsidRDefault="0001566B" w:rsidP="00FE3948">
      <w:pPr>
        <w:pStyle w:val="ListParagraph"/>
        <w:numPr>
          <w:ilvl w:val="0"/>
          <w:numId w:val="12"/>
        </w:numPr>
        <w:spacing w:line="360" w:lineRule="auto"/>
        <w:rPr>
          <w:ins w:id="657" w:author="Guna Dermawan" w:date="2021-11-18T10:14:00Z"/>
          <w:rFonts w:ascii="Times New Roman" w:hAnsi="Times New Roman" w:cs="Times New Roman"/>
          <w:sz w:val="24"/>
          <w:szCs w:val="24"/>
        </w:rPr>
        <w:pPrChange w:id="658" w:author="Guna Dermawan" w:date="2021-11-18T17:31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59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empermudah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60" w:author="Guna Dermawan" w:date="2021-11-18T17:26:00Z">
        <w:r w:rsidR="004D6611">
          <w:rPr>
            <w:rFonts w:ascii="Times New Roman" w:hAnsi="Times New Roman" w:cs="Times New Roman"/>
            <w:sz w:val="24"/>
            <w:szCs w:val="24"/>
            <w:lang w:val="id-ID"/>
          </w:rPr>
          <w:t>kantor</w:t>
        </w:r>
      </w:ins>
      <w:ins w:id="661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 d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l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022AEE51" w14:textId="77777777" w:rsidR="0001566B" w:rsidRDefault="0001566B" w:rsidP="0001566B">
      <w:pPr>
        <w:spacing w:line="360" w:lineRule="auto"/>
        <w:jc w:val="both"/>
        <w:rPr>
          <w:ins w:id="662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663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Weakness :</w:t>
        </w:r>
        <w:proofErr w:type="gramEnd"/>
      </w:ins>
    </w:p>
    <w:p w14:paraId="44054D20" w14:textId="77777777" w:rsidR="0001566B" w:rsidRDefault="0001566B" w:rsidP="00FE3948">
      <w:pPr>
        <w:pStyle w:val="ListParagraph"/>
        <w:numPr>
          <w:ilvl w:val="0"/>
          <w:numId w:val="12"/>
        </w:numPr>
        <w:spacing w:line="360" w:lineRule="auto"/>
        <w:rPr>
          <w:ins w:id="664" w:author="Guna Dermawan" w:date="2021-11-18T10:14:00Z"/>
          <w:rFonts w:ascii="Times New Roman" w:hAnsi="Times New Roman" w:cs="Times New Roman"/>
          <w:sz w:val="24"/>
          <w:szCs w:val="24"/>
        </w:rPr>
        <w:pPrChange w:id="665" w:author="Guna Dermawan" w:date="2021-11-18T17:31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ins w:id="666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Masih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w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i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kala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asyarakat</w:t>
        </w:r>
        <w:proofErr w:type="spellEnd"/>
      </w:ins>
    </w:p>
    <w:p w14:paraId="1A6CAB35" w14:textId="77777777" w:rsidR="0001566B" w:rsidRDefault="0001566B" w:rsidP="00FE3948">
      <w:pPr>
        <w:pStyle w:val="ListParagraph"/>
        <w:numPr>
          <w:ilvl w:val="0"/>
          <w:numId w:val="12"/>
        </w:numPr>
        <w:spacing w:line="360" w:lineRule="auto"/>
        <w:rPr>
          <w:ins w:id="667" w:author="Guna Dermawan" w:date="2021-11-18T10:14:00Z"/>
          <w:rFonts w:ascii="Times New Roman" w:hAnsi="Times New Roman" w:cs="Times New Roman"/>
          <w:sz w:val="24"/>
          <w:szCs w:val="24"/>
        </w:rPr>
        <w:pPrChange w:id="668" w:author="Guna Dermawan" w:date="2021-11-18T17:31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69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lastRenderedPageBreak/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alam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error pad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pert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tid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as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base, bug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ll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5F0CDEB" w14:textId="77777777" w:rsidR="0001566B" w:rsidRDefault="0001566B" w:rsidP="0001566B">
      <w:pPr>
        <w:spacing w:line="360" w:lineRule="auto"/>
        <w:jc w:val="both"/>
        <w:rPr>
          <w:ins w:id="670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671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Opportunity :</w:t>
        </w:r>
        <w:proofErr w:type="gramEnd"/>
      </w:ins>
    </w:p>
    <w:p w14:paraId="12189D05" w14:textId="77777777" w:rsidR="0001566B" w:rsidRDefault="0001566B" w:rsidP="00FE3948">
      <w:pPr>
        <w:pStyle w:val="ListParagraph"/>
        <w:numPr>
          <w:ilvl w:val="0"/>
          <w:numId w:val="12"/>
        </w:numPr>
        <w:spacing w:line="360" w:lineRule="auto"/>
        <w:rPr>
          <w:ins w:id="672" w:author="Guna Dermawan" w:date="2021-11-18T10:14:00Z"/>
          <w:rFonts w:ascii="Times New Roman" w:hAnsi="Times New Roman" w:cs="Times New Roman"/>
          <w:sz w:val="24"/>
          <w:szCs w:val="24"/>
        </w:rPr>
        <w:pPrChange w:id="673" w:author="Guna Dermawan" w:date="2021-11-18T17:31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ins w:id="674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Bis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ekerj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am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any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usaha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erap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54C8AD4" w14:textId="2F12B376" w:rsidR="0001566B" w:rsidRDefault="0001566B" w:rsidP="00FE3948">
      <w:pPr>
        <w:pStyle w:val="ListParagraph"/>
        <w:numPr>
          <w:ilvl w:val="0"/>
          <w:numId w:val="12"/>
        </w:numPr>
        <w:spacing w:line="360" w:lineRule="auto"/>
        <w:rPr>
          <w:ins w:id="675" w:author="Guna Dermawan" w:date="2021-11-18T10:14:00Z"/>
          <w:rFonts w:ascii="Times New Roman" w:hAnsi="Times New Roman" w:cs="Times New Roman"/>
          <w:sz w:val="24"/>
          <w:szCs w:val="24"/>
        </w:rPr>
        <w:pPrChange w:id="676" w:author="Guna Dermawan" w:date="2021-11-18T17:31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77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Nanti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milik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fitur-fitur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mpermudah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gun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</w:ins>
      <w:proofErr w:type="spellEnd"/>
      <w:ins w:id="678" w:author="Guna Dermawan" w:date="2021-11-18T17:28:00Z">
        <w:r w:rsidR="000C438F">
          <w:rPr>
            <w:rFonts w:ascii="Times New Roman" w:hAnsi="Times New Roman" w:cs="Times New Roman"/>
            <w:sz w:val="24"/>
            <w:szCs w:val="24"/>
            <w:lang w:val="id-ID"/>
          </w:rPr>
          <w:t xml:space="preserve"> khususnya untuk presensi</w:t>
        </w:r>
      </w:ins>
      <w:ins w:id="679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7476C1D3" w14:textId="77777777" w:rsidR="0001566B" w:rsidRDefault="0001566B" w:rsidP="0001566B">
      <w:pPr>
        <w:spacing w:line="360" w:lineRule="auto"/>
        <w:jc w:val="both"/>
        <w:rPr>
          <w:ins w:id="680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681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Threat :</w:t>
        </w:r>
        <w:proofErr w:type="gramEnd"/>
      </w:ins>
    </w:p>
    <w:p w14:paraId="0AF6C18E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682" w:author="Guna Dermawan" w:date="2021-11-18T10:14:00Z"/>
          <w:rFonts w:ascii="Times New Roman" w:hAnsi="Times New Roman" w:cs="Times New Roman"/>
          <w:sz w:val="24"/>
          <w:szCs w:val="24"/>
        </w:rPr>
      </w:pPr>
      <w:proofErr w:type="spellStart"/>
      <w:ins w:id="683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uncul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jenis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hambat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kemba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AE20E5F" w14:textId="77777777" w:rsidR="0001566B" w:rsidRPr="0001566B" w:rsidRDefault="0001566B">
      <w:pPr>
        <w:pStyle w:val="ListParagraph"/>
        <w:tabs>
          <w:tab w:val="left" w:pos="6694"/>
        </w:tabs>
        <w:ind w:left="0"/>
        <w:jc w:val="both"/>
        <w:rPr>
          <w:ins w:id="684" w:author="Guna Dermawan" w:date="2021-11-18T09:58:00Z"/>
          <w:rFonts w:ascii="Times New Roman" w:hAnsi="Times New Roman" w:cs="Times New Roman"/>
          <w:b/>
          <w:bCs/>
          <w:sz w:val="24"/>
          <w:szCs w:val="24"/>
          <w:lang w:val="id-ID"/>
        </w:rPr>
        <w:pPrChange w:id="685" w:author="Guna Dermawan" w:date="2021-11-18T10:14:00Z">
          <w:pPr>
            <w:tabs>
              <w:tab w:val="left" w:pos="6694"/>
            </w:tabs>
            <w:jc w:val="both"/>
          </w:pPr>
        </w:pPrChange>
      </w:pPr>
    </w:p>
    <w:p w14:paraId="562993DF" w14:textId="2875B3E0" w:rsidR="005931B3" w:rsidRPr="00E61388" w:rsidRDefault="005931B3">
      <w:pPr>
        <w:tabs>
          <w:tab w:val="left" w:pos="6694"/>
        </w:tabs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  <w:rPrChange w:id="686" w:author="Guna Dermawan" w:date="2021-11-18T09:58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pPrChange w:id="687" w:author="Guna Dermawan" w:date="2021-11-18T09:54:00Z">
          <w:pPr>
            <w:pStyle w:val="ListParagraph"/>
            <w:numPr>
              <w:numId w:val="1"/>
            </w:numPr>
            <w:ind w:hanging="360"/>
          </w:pPr>
        </w:pPrChange>
      </w:pPr>
    </w:p>
    <w:sectPr w:rsidR="005931B3" w:rsidRPr="00E613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75953"/>
    <w:multiLevelType w:val="hybridMultilevel"/>
    <w:tmpl w:val="0F50EC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547689"/>
    <w:multiLevelType w:val="hybridMultilevel"/>
    <w:tmpl w:val="7EC24F7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AB2B05"/>
    <w:multiLevelType w:val="hybridMultilevel"/>
    <w:tmpl w:val="473646F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0124CA7"/>
    <w:multiLevelType w:val="hybridMultilevel"/>
    <w:tmpl w:val="7B668886"/>
    <w:lvl w:ilvl="0" w:tplc="3809000F">
      <w:start w:val="1"/>
      <w:numFmt w:val="decimal"/>
      <w:lvlText w:val="%1."/>
      <w:lvlJc w:val="left"/>
      <w:pPr>
        <w:ind w:left="1079" w:hanging="360"/>
      </w:pPr>
    </w:lvl>
    <w:lvl w:ilvl="1" w:tplc="38090019" w:tentative="1">
      <w:start w:val="1"/>
      <w:numFmt w:val="lowerLetter"/>
      <w:lvlText w:val="%2."/>
      <w:lvlJc w:val="left"/>
      <w:pPr>
        <w:ind w:left="1799" w:hanging="360"/>
      </w:pPr>
    </w:lvl>
    <w:lvl w:ilvl="2" w:tplc="3809001B" w:tentative="1">
      <w:start w:val="1"/>
      <w:numFmt w:val="lowerRoman"/>
      <w:lvlText w:val="%3."/>
      <w:lvlJc w:val="right"/>
      <w:pPr>
        <w:ind w:left="2519" w:hanging="180"/>
      </w:pPr>
    </w:lvl>
    <w:lvl w:ilvl="3" w:tplc="3809000F" w:tentative="1">
      <w:start w:val="1"/>
      <w:numFmt w:val="decimal"/>
      <w:lvlText w:val="%4."/>
      <w:lvlJc w:val="left"/>
      <w:pPr>
        <w:ind w:left="3239" w:hanging="360"/>
      </w:pPr>
    </w:lvl>
    <w:lvl w:ilvl="4" w:tplc="38090019" w:tentative="1">
      <w:start w:val="1"/>
      <w:numFmt w:val="lowerLetter"/>
      <w:lvlText w:val="%5."/>
      <w:lvlJc w:val="left"/>
      <w:pPr>
        <w:ind w:left="3959" w:hanging="360"/>
      </w:pPr>
    </w:lvl>
    <w:lvl w:ilvl="5" w:tplc="3809001B" w:tentative="1">
      <w:start w:val="1"/>
      <w:numFmt w:val="lowerRoman"/>
      <w:lvlText w:val="%6."/>
      <w:lvlJc w:val="right"/>
      <w:pPr>
        <w:ind w:left="4679" w:hanging="180"/>
      </w:pPr>
    </w:lvl>
    <w:lvl w:ilvl="6" w:tplc="3809000F" w:tentative="1">
      <w:start w:val="1"/>
      <w:numFmt w:val="decimal"/>
      <w:lvlText w:val="%7."/>
      <w:lvlJc w:val="left"/>
      <w:pPr>
        <w:ind w:left="5399" w:hanging="360"/>
      </w:pPr>
    </w:lvl>
    <w:lvl w:ilvl="7" w:tplc="38090019" w:tentative="1">
      <w:start w:val="1"/>
      <w:numFmt w:val="lowerLetter"/>
      <w:lvlText w:val="%8."/>
      <w:lvlJc w:val="left"/>
      <w:pPr>
        <w:ind w:left="6119" w:hanging="360"/>
      </w:pPr>
    </w:lvl>
    <w:lvl w:ilvl="8" w:tplc="3809001B" w:tentative="1">
      <w:start w:val="1"/>
      <w:numFmt w:val="lowerRoman"/>
      <w:lvlText w:val="%9."/>
      <w:lvlJc w:val="right"/>
      <w:pPr>
        <w:ind w:left="6839" w:hanging="180"/>
      </w:pPr>
    </w:lvl>
  </w:abstractNum>
  <w:abstractNum w:abstractNumId="4" w15:restartNumberingAfterBreak="0">
    <w:nsid w:val="380D164C"/>
    <w:multiLevelType w:val="hybridMultilevel"/>
    <w:tmpl w:val="0CE6551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022027"/>
    <w:multiLevelType w:val="hybridMultilevel"/>
    <w:tmpl w:val="5D1EA61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ED86217"/>
    <w:multiLevelType w:val="hybridMultilevel"/>
    <w:tmpl w:val="946A3512"/>
    <w:lvl w:ilvl="0" w:tplc="F5487D18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36B3AD9"/>
    <w:multiLevelType w:val="hybridMultilevel"/>
    <w:tmpl w:val="A668911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C7A41C0"/>
    <w:multiLevelType w:val="hybridMultilevel"/>
    <w:tmpl w:val="58960B4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6352702"/>
    <w:multiLevelType w:val="hybridMultilevel"/>
    <w:tmpl w:val="85A69FB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D434952"/>
    <w:multiLevelType w:val="hybridMultilevel"/>
    <w:tmpl w:val="21926A20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"/>
  </w:num>
  <w:num w:numId="3">
    <w:abstractNumId w:val="4"/>
  </w:num>
  <w:num w:numId="4">
    <w:abstractNumId w:val="10"/>
  </w:num>
  <w:num w:numId="5">
    <w:abstractNumId w:val="1"/>
  </w:num>
  <w:num w:numId="6">
    <w:abstractNumId w:val="8"/>
  </w:num>
  <w:num w:numId="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5"/>
  </w:num>
  <w:num w:numId="9">
    <w:abstractNumId w:val="0"/>
  </w:num>
  <w:num w:numId="10">
    <w:abstractNumId w:val="3"/>
  </w:num>
  <w:num w:numId="11">
    <w:abstractNumId w:val="9"/>
  </w:num>
  <w:num w:numId="12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Guna Dermawan">
    <w15:presenceInfo w15:providerId="Windows Live" w15:userId="77af1956743b521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4227"/>
    <w:rsid w:val="000005E9"/>
    <w:rsid w:val="00007C24"/>
    <w:rsid w:val="00010FD0"/>
    <w:rsid w:val="000110A4"/>
    <w:rsid w:val="00013914"/>
    <w:rsid w:val="00013B7A"/>
    <w:rsid w:val="0001566B"/>
    <w:rsid w:val="00015A05"/>
    <w:rsid w:val="00015E09"/>
    <w:rsid w:val="00016AD3"/>
    <w:rsid w:val="00016B25"/>
    <w:rsid w:val="00020C94"/>
    <w:rsid w:val="00033C58"/>
    <w:rsid w:val="000402A0"/>
    <w:rsid w:val="000518AB"/>
    <w:rsid w:val="000529AF"/>
    <w:rsid w:val="00053A09"/>
    <w:rsid w:val="00056D77"/>
    <w:rsid w:val="00060909"/>
    <w:rsid w:val="00060DA5"/>
    <w:rsid w:val="000624FD"/>
    <w:rsid w:val="00074331"/>
    <w:rsid w:val="00077CCB"/>
    <w:rsid w:val="0009521F"/>
    <w:rsid w:val="00097D2B"/>
    <w:rsid w:val="000C438F"/>
    <w:rsid w:val="000C4D75"/>
    <w:rsid w:val="000C4D77"/>
    <w:rsid w:val="000C4D86"/>
    <w:rsid w:val="000E179A"/>
    <w:rsid w:val="00103895"/>
    <w:rsid w:val="001133B9"/>
    <w:rsid w:val="00114DD0"/>
    <w:rsid w:val="00121C2B"/>
    <w:rsid w:val="001330B5"/>
    <w:rsid w:val="00135AB7"/>
    <w:rsid w:val="001418F3"/>
    <w:rsid w:val="0015025B"/>
    <w:rsid w:val="001559E2"/>
    <w:rsid w:val="00156A2B"/>
    <w:rsid w:val="00157E3D"/>
    <w:rsid w:val="001604F2"/>
    <w:rsid w:val="001611D5"/>
    <w:rsid w:val="00173359"/>
    <w:rsid w:val="00174A36"/>
    <w:rsid w:val="001779E8"/>
    <w:rsid w:val="00185288"/>
    <w:rsid w:val="001955D7"/>
    <w:rsid w:val="001973F0"/>
    <w:rsid w:val="001A494D"/>
    <w:rsid w:val="001C3410"/>
    <w:rsid w:val="001C6798"/>
    <w:rsid w:val="001D1ED6"/>
    <w:rsid w:val="001D6E75"/>
    <w:rsid w:val="001D7DC0"/>
    <w:rsid w:val="001E37D0"/>
    <w:rsid w:val="001E39A9"/>
    <w:rsid w:val="001F0695"/>
    <w:rsid w:val="001F3822"/>
    <w:rsid w:val="001F4EC3"/>
    <w:rsid w:val="001F73BD"/>
    <w:rsid w:val="00200B6F"/>
    <w:rsid w:val="00202123"/>
    <w:rsid w:val="00203405"/>
    <w:rsid w:val="00203F0F"/>
    <w:rsid w:val="00203F24"/>
    <w:rsid w:val="002059B5"/>
    <w:rsid w:val="00223E6C"/>
    <w:rsid w:val="00226069"/>
    <w:rsid w:val="00235573"/>
    <w:rsid w:val="002401D9"/>
    <w:rsid w:val="00242524"/>
    <w:rsid w:val="00257BB6"/>
    <w:rsid w:val="002631E6"/>
    <w:rsid w:val="00267502"/>
    <w:rsid w:val="0027136D"/>
    <w:rsid w:val="002723E9"/>
    <w:rsid w:val="00272F14"/>
    <w:rsid w:val="00273FB1"/>
    <w:rsid w:val="00292A94"/>
    <w:rsid w:val="0029669C"/>
    <w:rsid w:val="002A3AA7"/>
    <w:rsid w:val="002B32C8"/>
    <w:rsid w:val="002D759F"/>
    <w:rsid w:val="002E3004"/>
    <w:rsid w:val="002E591F"/>
    <w:rsid w:val="002F3EEF"/>
    <w:rsid w:val="002F5A2E"/>
    <w:rsid w:val="002F5B77"/>
    <w:rsid w:val="00305953"/>
    <w:rsid w:val="00310F07"/>
    <w:rsid w:val="00312FC5"/>
    <w:rsid w:val="00316233"/>
    <w:rsid w:val="00324D8B"/>
    <w:rsid w:val="00325191"/>
    <w:rsid w:val="00330E71"/>
    <w:rsid w:val="0033494A"/>
    <w:rsid w:val="00337517"/>
    <w:rsid w:val="00340C6D"/>
    <w:rsid w:val="0034605F"/>
    <w:rsid w:val="00351801"/>
    <w:rsid w:val="003534C5"/>
    <w:rsid w:val="00353E5B"/>
    <w:rsid w:val="0035670A"/>
    <w:rsid w:val="00361D70"/>
    <w:rsid w:val="00361F39"/>
    <w:rsid w:val="00372D8B"/>
    <w:rsid w:val="00397AB4"/>
    <w:rsid w:val="003B6D9C"/>
    <w:rsid w:val="003C3612"/>
    <w:rsid w:val="003C5CB5"/>
    <w:rsid w:val="003D3D2A"/>
    <w:rsid w:val="003D41A9"/>
    <w:rsid w:val="003E1FCD"/>
    <w:rsid w:val="003E2170"/>
    <w:rsid w:val="003E75A6"/>
    <w:rsid w:val="003F1DB4"/>
    <w:rsid w:val="003F7D36"/>
    <w:rsid w:val="00403470"/>
    <w:rsid w:val="004068B7"/>
    <w:rsid w:val="004068DC"/>
    <w:rsid w:val="00412A34"/>
    <w:rsid w:val="00413C8A"/>
    <w:rsid w:val="00421F9F"/>
    <w:rsid w:val="00437969"/>
    <w:rsid w:val="004419F8"/>
    <w:rsid w:val="00443208"/>
    <w:rsid w:val="00452A74"/>
    <w:rsid w:val="00460B56"/>
    <w:rsid w:val="00465B02"/>
    <w:rsid w:val="00467C3A"/>
    <w:rsid w:val="00472EE3"/>
    <w:rsid w:val="00480E76"/>
    <w:rsid w:val="004852C6"/>
    <w:rsid w:val="004865C7"/>
    <w:rsid w:val="0048776F"/>
    <w:rsid w:val="00487EEC"/>
    <w:rsid w:val="00490FBB"/>
    <w:rsid w:val="00491478"/>
    <w:rsid w:val="004A4778"/>
    <w:rsid w:val="004B19D8"/>
    <w:rsid w:val="004B1B8E"/>
    <w:rsid w:val="004B303F"/>
    <w:rsid w:val="004B4264"/>
    <w:rsid w:val="004B43FD"/>
    <w:rsid w:val="004B5670"/>
    <w:rsid w:val="004B7B67"/>
    <w:rsid w:val="004C1CCD"/>
    <w:rsid w:val="004C6F49"/>
    <w:rsid w:val="004D2B95"/>
    <w:rsid w:val="004D5692"/>
    <w:rsid w:val="004D6611"/>
    <w:rsid w:val="004D7C0B"/>
    <w:rsid w:val="004E4690"/>
    <w:rsid w:val="004F3D2E"/>
    <w:rsid w:val="004F5312"/>
    <w:rsid w:val="00501052"/>
    <w:rsid w:val="0051506E"/>
    <w:rsid w:val="00520E23"/>
    <w:rsid w:val="0052236B"/>
    <w:rsid w:val="00524423"/>
    <w:rsid w:val="00525866"/>
    <w:rsid w:val="00531204"/>
    <w:rsid w:val="0053138C"/>
    <w:rsid w:val="0054004C"/>
    <w:rsid w:val="00541762"/>
    <w:rsid w:val="00541E3A"/>
    <w:rsid w:val="00545A3B"/>
    <w:rsid w:val="0054719D"/>
    <w:rsid w:val="0054798D"/>
    <w:rsid w:val="005567EF"/>
    <w:rsid w:val="00562BC3"/>
    <w:rsid w:val="00564656"/>
    <w:rsid w:val="00565F11"/>
    <w:rsid w:val="00573A51"/>
    <w:rsid w:val="00582D8D"/>
    <w:rsid w:val="005931B3"/>
    <w:rsid w:val="0059398E"/>
    <w:rsid w:val="00595482"/>
    <w:rsid w:val="00595D87"/>
    <w:rsid w:val="005A202A"/>
    <w:rsid w:val="005A2D70"/>
    <w:rsid w:val="005A64FA"/>
    <w:rsid w:val="005C084F"/>
    <w:rsid w:val="005C3241"/>
    <w:rsid w:val="00607254"/>
    <w:rsid w:val="00626DD4"/>
    <w:rsid w:val="006271BE"/>
    <w:rsid w:val="006279FC"/>
    <w:rsid w:val="00633274"/>
    <w:rsid w:val="00634BF9"/>
    <w:rsid w:val="00636014"/>
    <w:rsid w:val="006377BB"/>
    <w:rsid w:val="00640210"/>
    <w:rsid w:val="006465AC"/>
    <w:rsid w:val="006578C3"/>
    <w:rsid w:val="00665433"/>
    <w:rsid w:val="00675F08"/>
    <w:rsid w:val="006807B1"/>
    <w:rsid w:val="00680CFF"/>
    <w:rsid w:val="00681159"/>
    <w:rsid w:val="00683882"/>
    <w:rsid w:val="0068530F"/>
    <w:rsid w:val="00691680"/>
    <w:rsid w:val="006975B8"/>
    <w:rsid w:val="006A2735"/>
    <w:rsid w:val="006A6767"/>
    <w:rsid w:val="006B65A6"/>
    <w:rsid w:val="006C59D5"/>
    <w:rsid w:val="006C6424"/>
    <w:rsid w:val="006C7B5A"/>
    <w:rsid w:val="006D3688"/>
    <w:rsid w:val="006D5200"/>
    <w:rsid w:val="006D533D"/>
    <w:rsid w:val="006D70D0"/>
    <w:rsid w:val="006E0190"/>
    <w:rsid w:val="006E1DD2"/>
    <w:rsid w:val="006F5727"/>
    <w:rsid w:val="007108D1"/>
    <w:rsid w:val="00717BB3"/>
    <w:rsid w:val="00721A4F"/>
    <w:rsid w:val="007260BB"/>
    <w:rsid w:val="007276E0"/>
    <w:rsid w:val="007536F2"/>
    <w:rsid w:val="00787250"/>
    <w:rsid w:val="007873BD"/>
    <w:rsid w:val="00794671"/>
    <w:rsid w:val="007A1EF7"/>
    <w:rsid w:val="007A57D3"/>
    <w:rsid w:val="007C32E5"/>
    <w:rsid w:val="007C39DB"/>
    <w:rsid w:val="007C43DE"/>
    <w:rsid w:val="007D2896"/>
    <w:rsid w:val="007D6314"/>
    <w:rsid w:val="007D6A41"/>
    <w:rsid w:val="007E330C"/>
    <w:rsid w:val="007E5C9C"/>
    <w:rsid w:val="007E7D3C"/>
    <w:rsid w:val="007F63B0"/>
    <w:rsid w:val="007F6D06"/>
    <w:rsid w:val="007F75A0"/>
    <w:rsid w:val="00805EF4"/>
    <w:rsid w:val="00807C1F"/>
    <w:rsid w:val="0081062E"/>
    <w:rsid w:val="00816070"/>
    <w:rsid w:val="00816C35"/>
    <w:rsid w:val="00816FD2"/>
    <w:rsid w:val="0082680E"/>
    <w:rsid w:val="00831734"/>
    <w:rsid w:val="0083373A"/>
    <w:rsid w:val="0084190C"/>
    <w:rsid w:val="008457FF"/>
    <w:rsid w:val="00847992"/>
    <w:rsid w:val="00850055"/>
    <w:rsid w:val="00850C57"/>
    <w:rsid w:val="008528DE"/>
    <w:rsid w:val="00862AFC"/>
    <w:rsid w:val="0087662A"/>
    <w:rsid w:val="0088474B"/>
    <w:rsid w:val="00884C9F"/>
    <w:rsid w:val="00884E76"/>
    <w:rsid w:val="008A3265"/>
    <w:rsid w:val="008B0BD1"/>
    <w:rsid w:val="008C1969"/>
    <w:rsid w:val="008C481D"/>
    <w:rsid w:val="008D18B1"/>
    <w:rsid w:val="008D2E9A"/>
    <w:rsid w:val="009027CA"/>
    <w:rsid w:val="00903C78"/>
    <w:rsid w:val="00911FAB"/>
    <w:rsid w:val="00916B11"/>
    <w:rsid w:val="00921357"/>
    <w:rsid w:val="00924A53"/>
    <w:rsid w:val="00925E00"/>
    <w:rsid w:val="00925EC9"/>
    <w:rsid w:val="00930C1A"/>
    <w:rsid w:val="00932F0F"/>
    <w:rsid w:val="009338DC"/>
    <w:rsid w:val="0093719A"/>
    <w:rsid w:val="0093785C"/>
    <w:rsid w:val="00945998"/>
    <w:rsid w:val="00947150"/>
    <w:rsid w:val="00957C48"/>
    <w:rsid w:val="00961D5B"/>
    <w:rsid w:val="00963BD1"/>
    <w:rsid w:val="009651F3"/>
    <w:rsid w:val="0097562E"/>
    <w:rsid w:val="00997538"/>
    <w:rsid w:val="00997C79"/>
    <w:rsid w:val="009A2B7F"/>
    <w:rsid w:val="009A32E6"/>
    <w:rsid w:val="009A4AE0"/>
    <w:rsid w:val="009B0EF1"/>
    <w:rsid w:val="009B674C"/>
    <w:rsid w:val="009B79DD"/>
    <w:rsid w:val="009C1FA6"/>
    <w:rsid w:val="009C5A06"/>
    <w:rsid w:val="009D240E"/>
    <w:rsid w:val="009D371B"/>
    <w:rsid w:val="009D5FC6"/>
    <w:rsid w:val="009E2E09"/>
    <w:rsid w:val="009E350A"/>
    <w:rsid w:val="009E37D1"/>
    <w:rsid w:val="009F2D7E"/>
    <w:rsid w:val="009F7EE2"/>
    <w:rsid w:val="00A044C4"/>
    <w:rsid w:val="00A07584"/>
    <w:rsid w:val="00A101D7"/>
    <w:rsid w:val="00A12669"/>
    <w:rsid w:val="00A1353A"/>
    <w:rsid w:val="00A23D63"/>
    <w:rsid w:val="00A3262C"/>
    <w:rsid w:val="00A326E2"/>
    <w:rsid w:val="00A43D4D"/>
    <w:rsid w:val="00A4518E"/>
    <w:rsid w:val="00A535E8"/>
    <w:rsid w:val="00A62EAE"/>
    <w:rsid w:val="00A64876"/>
    <w:rsid w:val="00A6761C"/>
    <w:rsid w:val="00A7391D"/>
    <w:rsid w:val="00A7530A"/>
    <w:rsid w:val="00A832A2"/>
    <w:rsid w:val="00A85794"/>
    <w:rsid w:val="00A85DFF"/>
    <w:rsid w:val="00A862E9"/>
    <w:rsid w:val="00A86ABB"/>
    <w:rsid w:val="00A86E19"/>
    <w:rsid w:val="00A92AD1"/>
    <w:rsid w:val="00AA4B80"/>
    <w:rsid w:val="00AA7443"/>
    <w:rsid w:val="00AB4E86"/>
    <w:rsid w:val="00AB6BC0"/>
    <w:rsid w:val="00AC7B96"/>
    <w:rsid w:val="00AD0530"/>
    <w:rsid w:val="00AD4260"/>
    <w:rsid w:val="00AD5EAA"/>
    <w:rsid w:val="00AE0BD0"/>
    <w:rsid w:val="00AE2162"/>
    <w:rsid w:val="00AE359E"/>
    <w:rsid w:val="00AF2882"/>
    <w:rsid w:val="00AF79E1"/>
    <w:rsid w:val="00B06B9A"/>
    <w:rsid w:val="00B20494"/>
    <w:rsid w:val="00B272A1"/>
    <w:rsid w:val="00B37D75"/>
    <w:rsid w:val="00B56EC5"/>
    <w:rsid w:val="00B67698"/>
    <w:rsid w:val="00B8202B"/>
    <w:rsid w:val="00B838A6"/>
    <w:rsid w:val="00B87D2A"/>
    <w:rsid w:val="00B96589"/>
    <w:rsid w:val="00BA11D7"/>
    <w:rsid w:val="00BA3875"/>
    <w:rsid w:val="00BA6828"/>
    <w:rsid w:val="00BB2234"/>
    <w:rsid w:val="00BB4754"/>
    <w:rsid w:val="00BC3A66"/>
    <w:rsid w:val="00BC40AD"/>
    <w:rsid w:val="00BC4227"/>
    <w:rsid w:val="00BC6E36"/>
    <w:rsid w:val="00BD20D1"/>
    <w:rsid w:val="00BD2C2E"/>
    <w:rsid w:val="00BD2C9F"/>
    <w:rsid w:val="00BD70E7"/>
    <w:rsid w:val="00BF1727"/>
    <w:rsid w:val="00BF50CB"/>
    <w:rsid w:val="00BF75B8"/>
    <w:rsid w:val="00C07A73"/>
    <w:rsid w:val="00C16261"/>
    <w:rsid w:val="00C26B3E"/>
    <w:rsid w:val="00C34D54"/>
    <w:rsid w:val="00C42B25"/>
    <w:rsid w:val="00C467EC"/>
    <w:rsid w:val="00C50BBE"/>
    <w:rsid w:val="00C55FBA"/>
    <w:rsid w:val="00C57DB2"/>
    <w:rsid w:val="00C65BF1"/>
    <w:rsid w:val="00C662A6"/>
    <w:rsid w:val="00C74D2B"/>
    <w:rsid w:val="00C810A3"/>
    <w:rsid w:val="00C82A66"/>
    <w:rsid w:val="00C82D96"/>
    <w:rsid w:val="00CA0E99"/>
    <w:rsid w:val="00CA1F99"/>
    <w:rsid w:val="00CA762D"/>
    <w:rsid w:val="00CB2711"/>
    <w:rsid w:val="00CC2267"/>
    <w:rsid w:val="00CC29B4"/>
    <w:rsid w:val="00CC51D8"/>
    <w:rsid w:val="00CC6B91"/>
    <w:rsid w:val="00CD42F2"/>
    <w:rsid w:val="00CE73BB"/>
    <w:rsid w:val="00CF0236"/>
    <w:rsid w:val="00CF4039"/>
    <w:rsid w:val="00D0524B"/>
    <w:rsid w:val="00D2641E"/>
    <w:rsid w:val="00D30715"/>
    <w:rsid w:val="00D31B70"/>
    <w:rsid w:val="00D31FCC"/>
    <w:rsid w:val="00D3656E"/>
    <w:rsid w:val="00D4578D"/>
    <w:rsid w:val="00D45E52"/>
    <w:rsid w:val="00D71A97"/>
    <w:rsid w:val="00D735C6"/>
    <w:rsid w:val="00D84237"/>
    <w:rsid w:val="00D92FE2"/>
    <w:rsid w:val="00DA2B5C"/>
    <w:rsid w:val="00DA7F43"/>
    <w:rsid w:val="00DB3723"/>
    <w:rsid w:val="00DB4570"/>
    <w:rsid w:val="00DC2A98"/>
    <w:rsid w:val="00DC3884"/>
    <w:rsid w:val="00DE2741"/>
    <w:rsid w:val="00DF0F01"/>
    <w:rsid w:val="00E07274"/>
    <w:rsid w:val="00E15377"/>
    <w:rsid w:val="00E23889"/>
    <w:rsid w:val="00E32CDB"/>
    <w:rsid w:val="00E33549"/>
    <w:rsid w:val="00E41EA4"/>
    <w:rsid w:val="00E43371"/>
    <w:rsid w:val="00E4690A"/>
    <w:rsid w:val="00E60F8B"/>
    <w:rsid w:val="00E612B4"/>
    <w:rsid w:val="00E61388"/>
    <w:rsid w:val="00E619B3"/>
    <w:rsid w:val="00E82057"/>
    <w:rsid w:val="00E918FE"/>
    <w:rsid w:val="00E9706D"/>
    <w:rsid w:val="00EA5554"/>
    <w:rsid w:val="00EA5B7E"/>
    <w:rsid w:val="00EA7371"/>
    <w:rsid w:val="00EC6201"/>
    <w:rsid w:val="00ED3D8F"/>
    <w:rsid w:val="00ED497F"/>
    <w:rsid w:val="00EE6561"/>
    <w:rsid w:val="00EF7067"/>
    <w:rsid w:val="00F012C2"/>
    <w:rsid w:val="00F103D1"/>
    <w:rsid w:val="00F13905"/>
    <w:rsid w:val="00F14F87"/>
    <w:rsid w:val="00F25B3C"/>
    <w:rsid w:val="00F32004"/>
    <w:rsid w:val="00F32E29"/>
    <w:rsid w:val="00F43088"/>
    <w:rsid w:val="00F50511"/>
    <w:rsid w:val="00F50F60"/>
    <w:rsid w:val="00F53504"/>
    <w:rsid w:val="00F55784"/>
    <w:rsid w:val="00F62E59"/>
    <w:rsid w:val="00F67B12"/>
    <w:rsid w:val="00F727E7"/>
    <w:rsid w:val="00F746A9"/>
    <w:rsid w:val="00F75619"/>
    <w:rsid w:val="00F83A04"/>
    <w:rsid w:val="00F83D47"/>
    <w:rsid w:val="00F8467D"/>
    <w:rsid w:val="00F94C10"/>
    <w:rsid w:val="00F94EFA"/>
    <w:rsid w:val="00F94FD6"/>
    <w:rsid w:val="00F95E8C"/>
    <w:rsid w:val="00FA4C8B"/>
    <w:rsid w:val="00FA4D49"/>
    <w:rsid w:val="00FC09C7"/>
    <w:rsid w:val="00FC0BA2"/>
    <w:rsid w:val="00FC3282"/>
    <w:rsid w:val="00FD0A1E"/>
    <w:rsid w:val="00FD3809"/>
    <w:rsid w:val="00FD58C6"/>
    <w:rsid w:val="00FE0F7E"/>
    <w:rsid w:val="00FE3948"/>
    <w:rsid w:val="00FF29C7"/>
    <w:rsid w:val="00FF5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EE1948"/>
  <w15:chartTrackingRefBased/>
  <w15:docId w15:val="{90BE8191-7403-4C7B-900B-AF4360E45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422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903C7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7C43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C6F49"/>
    <w:pPr>
      <w:spacing w:after="0" w:line="240" w:lineRule="auto"/>
    </w:pPr>
  </w:style>
  <w:style w:type="paragraph" w:styleId="Subtitle">
    <w:name w:val="Subtitle"/>
    <w:aliases w:val="isi"/>
    <w:next w:val="Normal"/>
    <w:link w:val="SubtitleChar"/>
    <w:uiPriority w:val="11"/>
    <w:qFormat/>
    <w:rsid w:val="00E60F8B"/>
    <w:pPr>
      <w:numPr>
        <w:ilvl w:val="1"/>
      </w:numPr>
    </w:pPr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customStyle="1" w:styleId="SubtitleChar">
    <w:name w:val="Subtitle Char"/>
    <w:aliases w:val="isi Char"/>
    <w:basedOn w:val="DefaultParagraphFont"/>
    <w:link w:val="Subtitle"/>
    <w:uiPriority w:val="11"/>
    <w:rsid w:val="00E60F8B"/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A32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32E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32E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2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2E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50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4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1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E15DED4-3B58-46C3-A8E2-5F304AF3F984}" type="doc">
      <dgm:prSet loTypeId="urn:microsoft.com/office/officeart/2005/8/layout/orgChart1" loCatId="hierarchy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ID"/>
        </a:p>
      </dgm:t>
    </dgm:pt>
    <dgm:pt modelId="{774E209E-DB73-40A3-BCFD-11245A228986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/>
        </a:p>
      </dgm:t>
    </dgm:pt>
    <dgm:pt modelId="{99216650-E245-43C0-B93B-B85F69682007}" type="parTrans" cxnId="{EFD23EF7-36A9-4D85-9AE4-58F46ADC3783}">
      <dgm:prSet/>
      <dgm:spPr/>
      <dgm:t>
        <a:bodyPr/>
        <a:lstStyle/>
        <a:p>
          <a:endParaRPr lang="en-ID"/>
        </a:p>
      </dgm:t>
    </dgm:pt>
    <dgm:pt modelId="{B88BDD06-00AD-4C4E-A881-ED786ABE3F9C}" type="sibTrans" cxnId="{EFD23EF7-36A9-4D85-9AE4-58F46ADC3783}">
      <dgm:prSet/>
      <dgm:spPr/>
      <dgm:t>
        <a:bodyPr/>
        <a:lstStyle/>
        <a:p>
          <a:endParaRPr lang="en-ID"/>
        </a:p>
      </dgm:t>
    </dgm:pt>
    <dgm:pt modelId="{5DE2536E-DACB-4862-A88F-BB3CDE78F6BE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gm:t>
    </dgm:pt>
    <dgm:pt modelId="{98ABA3A5-D075-4A65-B03D-60D4E10C11AD}" type="parTrans" cxnId="{F67B2750-4C63-42A7-91F3-521C389793C4}">
      <dgm:prSet/>
      <dgm:spPr/>
      <dgm:t>
        <a:bodyPr/>
        <a:lstStyle/>
        <a:p>
          <a:endParaRPr lang="en-ID"/>
        </a:p>
      </dgm:t>
    </dgm:pt>
    <dgm:pt modelId="{341341D2-1D31-450F-A5AB-09141F650F6B}" type="sibTrans" cxnId="{F67B2750-4C63-42A7-91F3-521C389793C4}">
      <dgm:prSet/>
      <dgm:spPr/>
      <dgm:t>
        <a:bodyPr/>
        <a:lstStyle/>
        <a:p>
          <a:endParaRPr lang="en-ID"/>
        </a:p>
      </dgm:t>
    </dgm:pt>
    <dgm:pt modelId="{C508EF86-DD32-4813-BDDC-BB1C958CAA1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3A8B44E-A2CE-4B75-8232-92FD11537B10}" type="parTrans" cxnId="{9381523C-D6CB-46FB-B56A-F073398D12C7}">
      <dgm:prSet/>
      <dgm:spPr/>
      <dgm:t>
        <a:bodyPr/>
        <a:lstStyle/>
        <a:p>
          <a:endParaRPr lang="en-ID"/>
        </a:p>
      </dgm:t>
    </dgm:pt>
    <dgm:pt modelId="{AF0E3FC8-B201-4EE1-B160-28F20F522FBB}" type="sibTrans" cxnId="{9381523C-D6CB-46FB-B56A-F073398D12C7}">
      <dgm:prSet/>
      <dgm:spPr/>
      <dgm:t>
        <a:bodyPr/>
        <a:lstStyle/>
        <a:p>
          <a:endParaRPr lang="en-ID"/>
        </a:p>
      </dgm:t>
    </dgm:pt>
    <dgm:pt modelId="{33A7FEF1-2F83-4719-ACCB-62A1C4B20DBE}">
      <dgm:prSet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759D7BBC-41D9-4A54-ADCE-3864F78AACF5}" type="parTrans" cxnId="{DA92D888-A7C9-4536-A311-612C56CAB9C2}">
      <dgm:prSet/>
      <dgm:spPr/>
      <dgm:t>
        <a:bodyPr/>
        <a:lstStyle/>
        <a:p>
          <a:endParaRPr lang="en-ID"/>
        </a:p>
      </dgm:t>
    </dgm:pt>
    <dgm:pt modelId="{21A9E33E-C87E-40B4-AFDD-EBA92052034F}" type="sibTrans" cxnId="{DA92D888-A7C9-4536-A311-612C56CAB9C2}">
      <dgm:prSet/>
      <dgm:spPr/>
      <dgm:t>
        <a:bodyPr/>
        <a:lstStyle/>
        <a:p>
          <a:endParaRPr lang="en-ID"/>
        </a:p>
      </dgm:t>
    </dgm:pt>
    <dgm:pt modelId="{1E962035-EA7F-42A6-ADF9-312E461EDB3D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2E44EFF1-53C7-4CC0-85E7-62DC4031F791}" type="parTrans" cxnId="{F1487119-96BB-424F-9F3E-30CC48376F2E}">
      <dgm:prSet/>
      <dgm:spPr/>
      <dgm:t>
        <a:bodyPr/>
        <a:lstStyle/>
        <a:p>
          <a:endParaRPr lang="en-ID"/>
        </a:p>
      </dgm:t>
    </dgm:pt>
    <dgm:pt modelId="{A1D22010-2DA0-4162-9B79-89E1995739E0}" type="sibTrans" cxnId="{F1487119-96BB-424F-9F3E-30CC48376F2E}">
      <dgm:prSet/>
      <dgm:spPr/>
      <dgm:t>
        <a:bodyPr/>
        <a:lstStyle/>
        <a:p>
          <a:endParaRPr lang="en-ID"/>
        </a:p>
      </dgm:t>
    </dgm:pt>
    <dgm:pt modelId="{63854AFC-35B8-49E3-AC74-C177B062F480}">
      <dgm:prSet/>
      <dgm:spPr/>
      <dgm:t>
        <a:bodyPr/>
        <a:lstStyle/>
        <a:p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62AABB4-6DF7-4569-AE49-041CFED1BB63}" type="parTrans" cxnId="{D9714534-9C3B-4073-98B2-4655F70726FC}">
      <dgm:prSet/>
      <dgm:spPr/>
      <dgm:t>
        <a:bodyPr/>
        <a:lstStyle/>
        <a:p>
          <a:endParaRPr lang="en-ID"/>
        </a:p>
      </dgm:t>
    </dgm:pt>
    <dgm:pt modelId="{63D2C29B-B64F-42A3-B2A8-10E458840C4D}" type="sibTrans" cxnId="{D9714534-9C3B-4073-98B2-4655F70726FC}">
      <dgm:prSet/>
      <dgm:spPr/>
      <dgm:t>
        <a:bodyPr/>
        <a:lstStyle/>
        <a:p>
          <a:endParaRPr lang="en-ID"/>
        </a:p>
      </dgm:t>
    </dgm:pt>
    <dgm:pt modelId="{DB5BA07B-5161-42E4-BCF1-ACE6491BD11A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gm:t>
    </dgm:pt>
    <dgm:pt modelId="{FB27E4AD-CD52-4790-988B-EC5D93770C00}" type="parTrans" cxnId="{CD0D7F1E-9D95-44B0-943E-BA2E7720C696}">
      <dgm:prSet/>
      <dgm:spPr/>
      <dgm:t>
        <a:bodyPr/>
        <a:lstStyle/>
        <a:p>
          <a:endParaRPr lang="en-ID"/>
        </a:p>
      </dgm:t>
    </dgm:pt>
    <dgm:pt modelId="{22C3C69E-C205-42BE-A77B-B9AFE9FD9C65}" type="sibTrans" cxnId="{CD0D7F1E-9D95-44B0-943E-BA2E7720C696}">
      <dgm:prSet/>
      <dgm:spPr/>
      <dgm:t>
        <a:bodyPr/>
        <a:lstStyle/>
        <a:p>
          <a:endParaRPr lang="en-ID"/>
        </a:p>
      </dgm:t>
    </dgm:pt>
    <dgm:pt modelId="{9DDB9F68-6B2E-4BAF-A58F-21DC5870F9B2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609DF9E-BF1A-4A4D-9337-21853CFED5DD}" type="parTrans" cxnId="{8CDC4FCE-5FF4-4832-850D-8AEEAD061CB8}">
      <dgm:prSet/>
      <dgm:spPr/>
      <dgm:t>
        <a:bodyPr/>
        <a:lstStyle/>
        <a:p>
          <a:endParaRPr lang="en-ID"/>
        </a:p>
      </dgm:t>
    </dgm:pt>
    <dgm:pt modelId="{8FA7C80E-F05B-4A3B-BB64-3CE7DA94F279}" type="sibTrans" cxnId="{8CDC4FCE-5FF4-4832-850D-8AEEAD061CB8}">
      <dgm:prSet/>
      <dgm:spPr/>
      <dgm:t>
        <a:bodyPr/>
        <a:lstStyle/>
        <a:p>
          <a:endParaRPr lang="en-ID"/>
        </a:p>
      </dgm:t>
    </dgm:pt>
    <dgm:pt modelId="{78B3789F-72BA-47EF-8011-18FBB70638E1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D261FB6-7364-4E87-B5F1-7A5E1BBCA42A}" type="parTrans" cxnId="{898A42A9-3382-4B2B-817E-291C4366B2FF}">
      <dgm:prSet/>
      <dgm:spPr/>
      <dgm:t>
        <a:bodyPr/>
        <a:lstStyle/>
        <a:p>
          <a:endParaRPr lang="en-ID"/>
        </a:p>
      </dgm:t>
    </dgm:pt>
    <dgm:pt modelId="{D1EEEF66-8DCA-4931-9220-024833EB5EF8}" type="sibTrans" cxnId="{898A42A9-3382-4B2B-817E-291C4366B2FF}">
      <dgm:prSet/>
      <dgm:spPr/>
      <dgm:t>
        <a:bodyPr/>
        <a:lstStyle/>
        <a:p>
          <a:endParaRPr lang="en-ID"/>
        </a:p>
      </dgm:t>
    </dgm:pt>
    <dgm:pt modelId="{5E087C9E-7651-47A4-81EE-100E8D471142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gm:t>
    </dgm:pt>
    <dgm:pt modelId="{68F545FE-AC51-4BEB-847D-3E9D8D83C0B2}" type="parTrans" cxnId="{9E5D9B95-D5CC-48C7-8BB9-39C6C3ABB404}">
      <dgm:prSet/>
      <dgm:spPr/>
      <dgm:t>
        <a:bodyPr/>
        <a:lstStyle/>
        <a:p>
          <a:endParaRPr lang="en-ID"/>
        </a:p>
      </dgm:t>
    </dgm:pt>
    <dgm:pt modelId="{15F87548-8F05-4BC1-BB89-37A762C421BC}" type="sibTrans" cxnId="{9E5D9B95-D5CC-48C7-8BB9-39C6C3ABB404}">
      <dgm:prSet/>
      <dgm:spPr/>
      <dgm:t>
        <a:bodyPr/>
        <a:lstStyle/>
        <a:p>
          <a:endParaRPr lang="en-ID"/>
        </a:p>
      </dgm:t>
    </dgm:pt>
    <dgm:pt modelId="{80E25929-E6B5-4E18-A1FA-65C68A128AFC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gm:t>
    </dgm:pt>
    <dgm:pt modelId="{3F2FBE1B-CCC4-483F-9359-A50BD2978FDC}" type="parTrans" cxnId="{C3924A22-DD6D-4388-B063-3AD38A05AD0D}">
      <dgm:prSet/>
      <dgm:spPr/>
      <dgm:t>
        <a:bodyPr/>
        <a:lstStyle/>
        <a:p>
          <a:endParaRPr lang="en-ID"/>
        </a:p>
      </dgm:t>
    </dgm:pt>
    <dgm:pt modelId="{17CD4CC7-BA1E-418C-BD00-51D912B2859F}" type="sibTrans" cxnId="{C3924A22-DD6D-4388-B063-3AD38A05AD0D}">
      <dgm:prSet/>
      <dgm:spPr/>
      <dgm:t>
        <a:bodyPr/>
        <a:lstStyle/>
        <a:p>
          <a:endParaRPr lang="en-ID"/>
        </a:p>
      </dgm:t>
    </dgm:pt>
    <dgm:pt modelId="{A0F040D3-9F48-47F1-AF4D-3D1DF47891D8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8C36C7B-7444-427F-94ED-D6D1664F5898}" type="parTrans" cxnId="{9B3D0206-CC0C-4E03-A419-A3A0B22258ED}">
      <dgm:prSet/>
      <dgm:spPr/>
      <dgm:t>
        <a:bodyPr/>
        <a:lstStyle/>
        <a:p>
          <a:endParaRPr lang="en-ID"/>
        </a:p>
      </dgm:t>
    </dgm:pt>
    <dgm:pt modelId="{21D3B3CD-9DB7-4107-9EDA-992A52233DC6}" type="sibTrans" cxnId="{9B3D0206-CC0C-4E03-A419-A3A0B22258ED}">
      <dgm:prSet/>
      <dgm:spPr/>
      <dgm:t>
        <a:bodyPr/>
        <a:lstStyle/>
        <a:p>
          <a:endParaRPr lang="en-ID"/>
        </a:p>
      </dgm:t>
    </dgm:pt>
    <dgm:pt modelId="{530A5772-54C7-48D4-91FF-181DF3EE5075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095101A-F1D2-4338-9E8E-2949F0C07500}" type="parTrans" cxnId="{D717EC7D-C7E4-4E40-B72A-21565BD2543F}">
      <dgm:prSet/>
      <dgm:spPr/>
      <dgm:t>
        <a:bodyPr/>
        <a:lstStyle/>
        <a:p>
          <a:endParaRPr lang="en-ID"/>
        </a:p>
      </dgm:t>
    </dgm:pt>
    <dgm:pt modelId="{E2F19137-9352-4DB2-976C-0E8A1E6F3F4E}" type="sibTrans" cxnId="{D717EC7D-C7E4-4E40-B72A-21565BD2543F}">
      <dgm:prSet/>
      <dgm:spPr/>
      <dgm:t>
        <a:bodyPr/>
        <a:lstStyle/>
        <a:p>
          <a:endParaRPr lang="en-ID"/>
        </a:p>
      </dgm:t>
    </dgm:pt>
    <dgm:pt modelId="{5DF95994-5E08-4090-88B9-5261CB496938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r>
            <a:rPr lang="id-ID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gm:t>
    </dgm:pt>
    <dgm:pt modelId="{C3364B40-8DAE-4FAD-96A2-85C4880A559C}" type="parTrans" cxnId="{35A2BA97-8192-4311-950F-F058D7B6454B}">
      <dgm:prSet/>
      <dgm:spPr/>
      <dgm:t>
        <a:bodyPr/>
        <a:lstStyle/>
        <a:p>
          <a:endParaRPr lang="en-ID"/>
        </a:p>
      </dgm:t>
    </dgm:pt>
    <dgm:pt modelId="{47264BA5-A58B-499B-AE3D-99285A9A8072}" type="sibTrans" cxnId="{35A2BA97-8192-4311-950F-F058D7B6454B}">
      <dgm:prSet/>
      <dgm:spPr/>
      <dgm:t>
        <a:bodyPr/>
        <a:lstStyle/>
        <a:p>
          <a:endParaRPr lang="en-ID"/>
        </a:p>
      </dgm:t>
    </dgm:pt>
    <dgm:pt modelId="{4F383BC9-EBB3-4EC3-AE48-D787220BE4C2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053990A1-4858-4AF7-9967-BBF5D9264DD6}" type="sibTrans" cxnId="{D2975EF1-E1B6-4349-BFCE-B3F5E6F1EEB4}">
      <dgm:prSet/>
      <dgm:spPr/>
      <dgm:t>
        <a:bodyPr/>
        <a:lstStyle/>
        <a:p>
          <a:endParaRPr lang="en-ID"/>
        </a:p>
      </dgm:t>
    </dgm:pt>
    <dgm:pt modelId="{71AFA1DB-571A-442A-90C6-3398B33252D8}" type="parTrans" cxnId="{D2975EF1-E1B6-4349-BFCE-B3F5E6F1EEB4}">
      <dgm:prSet/>
      <dgm:spPr/>
      <dgm:t>
        <a:bodyPr/>
        <a:lstStyle/>
        <a:p>
          <a:endParaRPr lang="en-ID"/>
        </a:p>
      </dgm:t>
    </dgm:pt>
    <dgm:pt modelId="{1E650F1E-0856-484B-B1E1-BD3A33483F83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id-ID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gm:t>
    </dgm:pt>
    <dgm:pt modelId="{799A9FA8-60D2-4263-8F6A-4F8BC3C13E2B}" type="sibTrans" cxnId="{004955F0-814D-4994-873C-19ACBDF0D9AE}">
      <dgm:prSet/>
      <dgm:spPr/>
      <dgm:t>
        <a:bodyPr/>
        <a:lstStyle/>
        <a:p>
          <a:endParaRPr lang="en-ID"/>
        </a:p>
      </dgm:t>
    </dgm:pt>
    <dgm:pt modelId="{5A5A8C1C-1ED1-4A4E-ACE8-05344A63491D}" type="parTrans" cxnId="{004955F0-814D-4994-873C-19ACBDF0D9AE}">
      <dgm:prSet/>
      <dgm:spPr/>
      <dgm:t>
        <a:bodyPr/>
        <a:lstStyle/>
        <a:p>
          <a:endParaRPr lang="en-ID"/>
        </a:p>
      </dgm:t>
    </dgm:pt>
    <dgm:pt modelId="{4AC4DDA6-4C1F-4022-AE74-7735B4ECC424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gm:t>
    </dgm:pt>
    <dgm:pt modelId="{2F13BE5B-1A28-4E92-A6C0-DC350B8ADDED}" type="parTrans" cxnId="{D5CBCEA4-4A02-415E-843A-59350900B151}">
      <dgm:prSet/>
      <dgm:spPr/>
      <dgm:t>
        <a:bodyPr/>
        <a:lstStyle/>
        <a:p>
          <a:endParaRPr lang="en-ID"/>
        </a:p>
      </dgm:t>
    </dgm:pt>
    <dgm:pt modelId="{672E93B0-40A9-4BE4-AFFA-031120A14880}" type="sibTrans" cxnId="{D5CBCEA4-4A02-415E-843A-59350900B151}">
      <dgm:prSet/>
      <dgm:spPr/>
      <dgm:t>
        <a:bodyPr/>
        <a:lstStyle/>
        <a:p>
          <a:endParaRPr lang="en-ID"/>
        </a:p>
      </dgm:t>
    </dgm:pt>
    <dgm:pt modelId="{5053570C-78B2-4D87-9267-488C7EA1E46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gm:t>
    </dgm:pt>
    <dgm:pt modelId="{DC29DBEF-915F-49E4-A6C5-EBEBB0DB0851}" type="parTrans" cxnId="{AAB417FF-6B12-46A1-AD14-1DB6B1BF2C5D}">
      <dgm:prSet/>
      <dgm:spPr/>
      <dgm:t>
        <a:bodyPr/>
        <a:lstStyle/>
        <a:p>
          <a:endParaRPr lang="en-ID"/>
        </a:p>
      </dgm:t>
    </dgm:pt>
    <dgm:pt modelId="{14EB8137-01C5-4C6A-8A17-E5665F2D4B51}" type="sibTrans" cxnId="{AAB417FF-6B12-46A1-AD14-1DB6B1BF2C5D}">
      <dgm:prSet/>
      <dgm:spPr/>
      <dgm:t>
        <a:bodyPr/>
        <a:lstStyle/>
        <a:p>
          <a:endParaRPr lang="en-ID"/>
        </a:p>
      </dgm:t>
    </dgm:pt>
    <dgm:pt modelId="{7FD3D820-9282-47EB-9074-1B319C2B2A2D}" type="pres">
      <dgm:prSet presAssocID="{EE15DED4-3B58-46C3-A8E2-5F304AF3F984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688352EF-B6A9-4455-9E5F-4581EF3B34C2}" type="pres">
      <dgm:prSet presAssocID="{774E209E-DB73-40A3-BCFD-11245A228986}" presName="hierRoot1" presStyleCnt="0">
        <dgm:presLayoutVars>
          <dgm:hierBranch val="init"/>
        </dgm:presLayoutVars>
      </dgm:prSet>
      <dgm:spPr/>
    </dgm:pt>
    <dgm:pt modelId="{3ABBC6CA-B68D-4A5A-B0A3-F840B9D2F725}" type="pres">
      <dgm:prSet presAssocID="{774E209E-DB73-40A3-BCFD-11245A228986}" presName="rootComposite1" presStyleCnt="0"/>
      <dgm:spPr/>
    </dgm:pt>
    <dgm:pt modelId="{68BFFC00-6FDB-4C61-85D4-B26D1D8CA131}" type="pres">
      <dgm:prSet presAssocID="{774E209E-DB73-40A3-BCFD-11245A228986}" presName="rootText1" presStyleLbl="node0" presStyleIdx="0" presStyleCnt="1" custScaleX="211867" custScaleY="298290" custLinFactNeighborX="-15606" custLinFactNeighborY="-20616">
        <dgm:presLayoutVars>
          <dgm:chPref val="3"/>
        </dgm:presLayoutVars>
      </dgm:prSet>
      <dgm:spPr/>
    </dgm:pt>
    <dgm:pt modelId="{57A2FDDF-96DD-415E-B047-8B88A11D6953}" type="pres">
      <dgm:prSet presAssocID="{774E209E-DB73-40A3-BCFD-11245A228986}" presName="rootConnector1" presStyleLbl="node1" presStyleIdx="0" presStyleCnt="0"/>
      <dgm:spPr/>
    </dgm:pt>
    <dgm:pt modelId="{8DB47D6B-EC7B-4EAB-BB74-6C36329C8C8F}" type="pres">
      <dgm:prSet presAssocID="{774E209E-DB73-40A3-BCFD-11245A228986}" presName="hierChild2" presStyleCnt="0"/>
      <dgm:spPr/>
    </dgm:pt>
    <dgm:pt modelId="{DC02F803-1634-4BCC-9D31-6DE631909B27}" type="pres">
      <dgm:prSet presAssocID="{98ABA3A5-D075-4A65-B03D-60D4E10C11AD}" presName="Name37" presStyleLbl="parChTrans1D2" presStyleIdx="0" presStyleCnt="5"/>
      <dgm:spPr/>
    </dgm:pt>
    <dgm:pt modelId="{05D64BBC-05EF-44CF-9CAB-9DE8B8CF6A5E}" type="pres">
      <dgm:prSet presAssocID="{5DE2536E-DACB-4862-A88F-BB3CDE78F6BE}" presName="hierRoot2" presStyleCnt="0">
        <dgm:presLayoutVars>
          <dgm:hierBranch val="init"/>
        </dgm:presLayoutVars>
      </dgm:prSet>
      <dgm:spPr/>
    </dgm:pt>
    <dgm:pt modelId="{2CD75385-1608-48DA-8F11-CE989900982E}" type="pres">
      <dgm:prSet presAssocID="{5DE2536E-DACB-4862-A88F-BB3CDE78F6BE}" presName="rootComposite" presStyleCnt="0"/>
      <dgm:spPr/>
    </dgm:pt>
    <dgm:pt modelId="{08D40E40-3397-4D70-AA96-81DC76714E8B}" type="pres">
      <dgm:prSet presAssocID="{5DE2536E-DACB-4862-A88F-BB3CDE78F6BE}" presName="rootText" presStyleLbl="node2" presStyleIdx="0" presStyleCnt="5" custScaleX="145754" custScaleY="170047" custLinFactX="-9064" custLinFactNeighborX="-100000" custLinFactNeighborY="5084">
        <dgm:presLayoutVars>
          <dgm:chPref val="3"/>
        </dgm:presLayoutVars>
      </dgm:prSet>
      <dgm:spPr/>
    </dgm:pt>
    <dgm:pt modelId="{06FF4CE9-4434-4FD7-8A9E-B25409DFA334}" type="pres">
      <dgm:prSet presAssocID="{5DE2536E-DACB-4862-A88F-BB3CDE78F6BE}" presName="rootConnector" presStyleLbl="node2" presStyleIdx="0" presStyleCnt="5"/>
      <dgm:spPr/>
    </dgm:pt>
    <dgm:pt modelId="{DE6465BC-9A70-4793-9E51-AEF057EF5B01}" type="pres">
      <dgm:prSet presAssocID="{5DE2536E-DACB-4862-A88F-BB3CDE78F6BE}" presName="hierChild4" presStyleCnt="0"/>
      <dgm:spPr/>
    </dgm:pt>
    <dgm:pt modelId="{F01464DC-99CD-42A1-809D-48D92171F1E8}" type="pres">
      <dgm:prSet presAssocID="{33A8B44E-A2CE-4B75-8232-92FD11537B10}" presName="Name37" presStyleLbl="parChTrans1D3" presStyleIdx="0" presStyleCnt="12"/>
      <dgm:spPr/>
    </dgm:pt>
    <dgm:pt modelId="{E142C41C-B5CD-49D8-9488-4549F7D8CAC5}" type="pres">
      <dgm:prSet presAssocID="{C508EF86-DD32-4813-BDDC-BB1C958CAA17}" presName="hierRoot2" presStyleCnt="0">
        <dgm:presLayoutVars>
          <dgm:hierBranch val="init"/>
        </dgm:presLayoutVars>
      </dgm:prSet>
      <dgm:spPr/>
    </dgm:pt>
    <dgm:pt modelId="{58C9510F-8CF5-413D-A3A5-A99913959411}" type="pres">
      <dgm:prSet presAssocID="{C508EF86-DD32-4813-BDDC-BB1C958CAA17}" presName="rootComposite" presStyleCnt="0"/>
      <dgm:spPr/>
    </dgm:pt>
    <dgm:pt modelId="{909B46CB-2C82-4530-A8EB-C4A6EF29D4CD}" type="pres">
      <dgm:prSet presAssocID="{C508EF86-DD32-4813-BDDC-BB1C958CAA17}" presName="rootText" presStyleLbl="node3" presStyleIdx="0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675E327E-204D-4C42-AEF5-446B3D266D63}" type="pres">
      <dgm:prSet presAssocID="{C508EF86-DD32-4813-BDDC-BB1C958CAA17}" presName="rootConnector" presStyleLbl="node3" presStyleIdx="0" presStyleCnt="12"/>
      <dgm:spPr/>
    </dgm:pt>
    <dgm:pt modelId="{B785FB29-0F6E-4567-B1BB-AB02ABDD4479}" type="pres">
      <dgm:prSet presAssocID="{C508EF86-DD32-4813-BDDC-BB1C958CAA17}" presName="hierChild4" presStyleCnt="0"/>
      <dgm:spPr/>
    </dgm:pt>
    <dgm:pt modelId="{D045E5A6-3832-400B-95A8-53F5A4C45585}" type="pres">
      <dgm:prSet presAssocID="{C508EF86-DD32-4813-BDDC-BB1C958CAA17}" presName="hierChild5" presStyleCnt="0"/>
      <dgm:spPr/>
    </dgm:pt>
    <dgm:pt modelId="{A6FED72C-234E-47A8-B5C6-759A7E8D4F28}" type="pres">
      <dgm:prSet presAssocID="{2F13BE5B-1A28-4E92-A6C0-DC350B8ADDED}" presName="Name37" presStyleLbl="parChTrans1D3" presStyleIdx="1" presStyleCnt="12"/>
      <dgm:spPr/>
    </dgm:pt>
    <dgm:pt modelId="{ECB8DF6C-3200-4553-9115-BD3D0FB53FAC}" type="pres">
      <dgm:prSet presAssocID="{4AC4DDA6-4C1F-4022-AE74-7735B4ECC424}" presName="hierRoot2" presStyleCnt="0">
        <dgm:presLayoutVars>
          <dgm:hierBranch val="init"/>
        </dgm:presLayoutVars>
      </dgm:prSet>
      <dgm:spPr/>
    </dgm:pt>
    <dgm:pt modelId="{8C33CF52-7470-4ED8-A763-3CA7A5CE0712}" type="pres">
      <dgm:prSet presAssocID="{4AC4DDA6-4C1F-4022-AE74-7735B4ECC424}" presName="rootComposite" presStyleCnt="0"/>
      <dgm:spPr/>
    </dgm:pt>
    <dgm:pt modelId="{6E368E49-72B6-4724-B758-8643673D3FEA}" type="pres">
      <dgm:prSet presAssocID="{4AC4DDA6-4C1F-4022-AE74-7735B4ECC424}" presName="rootText" presStyleLbl="node3" presStyleIdx="1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8C7AA115-8FDF-4CF7-86A9-15251616AC66}" type="pres">
      <dgm:prSet presAssocID="{4AC4DDA6-4C1F-4022-AE74-7735B4ECC424}" presName="rootConnector" presStyleLbl="node3" presStyleIdx="1" presStyleCnt="12"/>
      <dgm:spPr/>
    </dgm:pt>
    <dgm:pt modelId="{05A68DA2-4F69-4A5C-8B78-DDBBE6BCD558}" type="pres">
      <dgm:prSet presAssocID="{4AC4DDA6-4C1F-4022-AE74-7735B4ECC424}" presName="hierChild4" presStyleCnt="0"/>
      <dgm:spPr/>
    </dgm:pt>
    <dgm:pt modelId="{72233973-8554-4466-AD97-B6512527F16D}" type="pres">
      <dgm:prSet presAssocID="{4AC4DDA6-4C1F-4022-AE74-7735B4ECC424}" presName="hierChild5" presStyleCnt="0"/>
      <dgm:spPr/>
    </dgm:pt>
    <dgm:pt modelId="{198A45D0-D336-4A7F-9723-3F6CCDCD3742}" type="pres">
      <dgm:prSet presAssocID="{DC29DBEF-915F-49E4-A6C5-EBEBB0DB0851}" presName="Name37" presStyleLbl="parChTrans1D3" presStyleIdx="2" presStyleCnt="12"/>
      <dgm:spPr/>
    </dgm:pt>
    <dgm:pt modelId="{365E377C-5492-4842-9A47-2A5C2B7AEF05}" type="pres">
      <dgm:prSet presAssocID="{5053570C-78B2-4D87-9267-488C7EA1E467}" presName="hierRoot2" presStyleCnt="0">
        <dgm:presLayoutVars>
          <dgm:hierBranch val="init"/>
        </dgm:presLayoutVars>
      </dgm:prSet>
      <dgm:spPr/>
    </dgm:pt>
    <dgm:pt modelId="{29A7CCA1-8EBF-49FC-9A21-218840EB29FC}" type="pres">
      <dgm:prSet presAssocID="{5053570C-78B2-4D87-9267-488C7EA1E467}" presName="rootComposite" presStyleCnt="0"/>
      <dgm:spPr/>
    </dgm:pt>
    <dgm:pt modelId="{7A66F6C0-537C-422E-A134-535BD0E47966}" type="pres">
      <dgm:prSet presAssocID="{5053570C-78B2-4D87-9267-488C7EA1E467}" presName="rootText" presStyleLbl="node3" presStyleIdx="2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C33EC1C9-F97A-407E-BC95-FE357DBE50FD}" type="pres">
      <dgm:prSet presAssocID="{5053570C-78B2-4D87-9267-488C7EA1E467}" presName="rootConnector" presStyleLbl="node3" presStyleIdx="2" presStyleCnt="12"/>
      <dgm:spPr/>
    </dgm:pt>
    <dgm:pt modelId="{2A634A41-052A-4B62-92AE-B86B1CF8809E}" type="pres">
      <dgm:prSet presAssocID="{5053570C-78B2-4D87-9267-488C7EA1E467}" presName="hierChild4" presStyleCnt="0"/>
      <dgm:spPr/>
    </dgm:pt>
    <dgm:pt modelId="{B2FA0E28-138C-43F4-9A55-A3BDE3A60130}" type="pres">
      <dgm:prSet presAssocID="{5053570C-78B2-4D87-9267-488C7EA1E467}" presName="hierChild5" presStyleCnt="0"/>
      <dgm:spPr/>
    </dgm:pt>
    <dgm:pt modelId="{E09FBD18-C651-4737-89FF-BC4E9DDEE9DC}" type="pres">
      <dgm:prSet presAssocID="{759D7BBC-41D9-4A54-ADCE-3864F78AACF5}" presName="Name37" presStyleLbl="parChTrans1D3" presStyleIdx="3" presStyleCnt="12"/>
      <dgm:spPr/>
    </dgm:pt>
    <dgm:pt modelId="{217EAA16-F95C-47BC-BB41-725C669DB92C}" type="pres">
      <dgm:prSet presAssocID="{33A7FEF1-2F83-4719-ACCB-62A1C4B20DBE}" presName="hierRoot2" presStyleCnt="0">
        <dgm:presLayoutVars>
          <dgm:hierBranch val="init"/>
        </dgm:presLayoutVars>
      </dgm:prSet>
      <dgm:spPr/>
    </dgm:pt>
    <dgm:pt modelId="{0F642D74-DDD2-463D-930C-E3DCAFC44505}" type="pres">
      <dgm:prSet presAssocID="{33A7FEF1-2F83-4719-ACCB-62A1C4B20DBE}" presName="rootComposite" presStyleCnt="0"/>
      <dgm:spPr/>
    </dgm:pt>
    <dgm:pt modelId="{5EB80FF6-A297-4478-AE5F-3FDA96F3D401}" type="pres">
      <dgm:prSet presAssocID="{33A7FEF1-2F83-4719-ACCB-62A1C4B20DBE}" presName="rootText" presStyleLbl="node3" presStyleIdx="3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54428603-F481-4DB5-8C02-6ADE4DC40A23}" type="pres">
      <dgm:prSet presAssocID="{33A7FEF1-2F83-4719-ACCB-62A1C4B20DBE}" presName="rootConnector" presStyleLbl="node3" presStyleIdx="3" presStyleCnt="12"/>
      <dgm:spPr/>
    </dgm:pt>
    <dgm:pt modelId="{EE753C4A-AABC-4C90-92E3-6938B5D972E6}" type="pres">
      <dgm:prSet presAssocID="{33A7FEF1-2F83-4719-ACCB-62A1C4B20DBE}" presName="hierChild4" presStyleCnt="0"/>
      <dgm:spPr/>
    </dgm:pt>
    <dgm:pt modelId="{5050021F-DC90-4614-AF33-55097B798555}" type="pres">
      <dgm:prSet presAssocID="{33A7FEF1-2F83-4719-ACCB-62A1C4B20DBE}" presName="hierChild5" presStyleCnt="0"/>
      <dgm:spPr/>
    </dgm:pt>
    <dgm:pt modelId="{116575F6-FEE7-41C3-BD6E-79079858C886}" type="pres">
      <dgm:prSet presAssocID="{5DE2536E-DACB-4862-A88F-BB3CDE78F6BE}" presName="hierChild5" presStyleCnt="0"/>
      <dgm:spPr/>
    </dgm:pt>
    <dgm:pt modelId="{A6BC35E1-C1C6-4B4F-989F-7C4AE6F50B57}" type="pres">
      <dgm:prSet presAssocID="{2E44EFF1-53C7-4CC0-85E7-62DC4031F791}" presName="Name37" presStyleLbl="parChTrans1D2" presStyleIdx="1" presStyleCnt="5"/>
      <dgm:spPr/>
    </dgm:pt>
    <dgm:pt modelId="{7A78B931-FA22-43CF-B2B1-41977232FF31}" type="pres">
      <dgm:prSet presAssocID="{1E962035-EA7F-42A6-ADF9-312E461EDB3D}" presName="hierRoot2" presStyleCnt="0">
        <dgm:presLayoutVars>
          <dgm:hierBranch val="init"/>
        </dgm:presLayoutVars>
      </dgm:prSet>
      <dgm:spPr/>
    </dgm:pt>
    <dgm:pt modelId="{305215E1-F776-4BDB-A077-7D75AB4E5D85}" type="pres">
      <dgm:prSet presAssocID="{1E962035-EA7F-42A6-ADF9-312E461EDB3D}" presName="rootComposite" presStyleCnt="0"/>
      <dgm:spPr/>
    </dgm:pt>
    <dgm:pt modelId="{7FC11B80-1560-4AAA-9DDE-ECDD0C320254}" type="pres">
      <dgm:prSet presAssocID="{1E962035-EA7F-42A6-ADF9-312E461EDB3D}" presName="rootText" presStyleLbl="node2" presStyleIdx="1" presStyleCnt="5" custScaleX="145754" custScaleY="170047" custLinFactNeighborX="-57464" custLinFactNeighborY="583">
        <dgm:presLayoutVars>
          <dgm:chPref val="3"/>
        </dgm:presLayoutVars>
      </dgm:prSet>
      <dgm:spPr/>
    </dgm:pt>
    <dgm:pt modelId="{198A2EF2-F9F4-4021-800D-024DE387071B}" type="pres">
      <dgm:prSet presAssocID="{1E962035-EA7F-42A6-ADF9-312E461EDB3D}" presName="rootConnector" presStyleLbl="node2" presStyleIdx="1" presStyleCnt="5"/>
      <dgm:spPr/>
    </dgm:pt>
    <dgm:pt modelId="{D8C9A5CE-51F4-40C6-AC28-AE2E624AF2FF}" type="pres">
      <dgm:prSet presAssocID="{1E962035-EA7F-42A6-ADF9-312E461EDB3D}" presName="hierChild4" presStyleCnt="0"/>
      <dgm:spPr/>
    </dgm:pt>
    <dgm:pt modelId="{7CED4E7E-908F-46E6-A1E8-15CC83E5AF9A}" type="pres">
      <dgm:prSet presAssocID="{F62AABB4-6DF7-4569-AE49-041CFED1BB63}" presName="Name37" presStyleLbl="parChTrans1D3" presStyleIdx="4" presStyleCnt="12"/>
      <dgm:spPr/>
    </dgm:pt>
    <dgm:pt modelId="{78EFB925-25C4-46A4-9D43-32D4CE4379A4}" type="pres">
      <dgm:prSet presAssocID="{63854AFC-35B8-49E3-AC74-C177B062F480}" presName="hierRoot2" presStyleCnt="0">
        <dgm:presLayoutVars>
          <dgm:hierBranch val="init"/>
        </dgm:presLayoutVars>
      </dgm:prSet>
      <dgm:spPr/>
    </dgm:pt>
    <dgm:pt modelId="{26D092E4-C382-42CB-9660-45B2C9A79BB9}" type="pres">
      <dgm:prSet presAssocID="{63854AFC-35B8-49E3-AC74-C177B062F480}" presName="rootComposite" presStyleCnt="0"/>
      <dgm:spPr/>
    </dgm:pt>
    <dgm:pt modelId="{4C2B872F-165F-41F9-841A-FCE5E6B4BDDB}" type="pres">
      <dgm:prSet presAssocID="{63854AFC-35B8-49E3-AC74-C177B062F480}" presName="rootText" presStyleLbl="node3" presStyleIdx="4" presStyleCnt="12" custScaleX="145754" custScaleY="170047" custLinFactNeighborX="-57894" custLinFactNeighborY="7432">
        <dgm:presLayoutVars>
          <dgm:chPref val="3"/>
        </dgm:presLayoutVars>
      </dgm:prSet>
      <dgm:spPr/>
    </dgm:pt>
    <dgm:pt modelId="{4E56B0A0-408A-487C-BD6F-C5B119705E03}" type="pres">
      <dgm:prSet presAssocID="{63854AFC-35B8-49E3-AC74-C177B062F480}" presName="rootConnector" presStyleLbl="node3" presStyleIdx="4" presStyleCnt="12"/>
      <dgm:spPr/>
    </dgm:pt>
    <dgm:pt modelId="{89EE5C6D-B6E9-4FC1-AF3E-01A303AC2335}" type="pres">
      <dgm:prSet presAssocID="{63854AFC-35B8-49E3-AC74-C177B062F480}" presName="hierChild4" presStyleCnt="0"/>
      <dgm:spPr/>
    </dgm:pt>
    <dgm:pt modelId="{60DB0DD8-EA22-4BD9-A338-724EB1824905}" type="pres">
      <dgm:prSet presAssocID="{63854AFC-35B8-49E3-AC74-C177B062F480}" presName="hierChild5" presStyleCnt="0"/>
      <dgm:spPr/>
    </dgm:pt>
    <dgm:pt modelId="{2F963CA4-76C7-4C14-BE3E-517F5DFB5D22}" type="pres">
      <dgm:prSet presAssocID="{FB27E4AD-CD52-4790-988B-EC5D93770C00}" presName="Name37" presStyleLbl="parChTrans1D3" presStyleIdx="5" presStyleCnt="12"/>
      <dgm:spPr/>
    </dgm:pt>
    <dgm:pt modelId="{589340BF-EEB1-4DE0-974F-728C47EACB92}" type="pres">
      <dgm:prSet presAssocID="{DB5BA07B-5161-42E4-BCF1-ACE6491BD11A}" presName="hierRoot2" presStyleCnt="0">
        <dgm:presLayoutVars>
          <dgm:hierBranch val="init"/>
        </dgm:presLayoutVars>
      </dgm:prSet>
      <dgm:spPr/>
    </dgm:pt>
    <dgm:pt modelId="{C87FE03A-26D3-40B0-9CB5-57CF0D9D9911}" type="pres">
      <dgm:prSet presAssocID="{DB5BA07B-5161-42E4-BCF1-ACE6491BD11A}" presName="rootComposite" presStyleCnt="0"/>
      <dgm:spPr/>
    </dgm:pt>
    <dgm:pt modelId="{A8CC9930-A123-463B-B616-37C3927A0608}" type="pres">
      <dgm:prSet presAssocID="{DB5BA07B-5161-42E4-BCF1-ACE6491BD11A}" presName="rootText" presStyleLbl="node3" presStyleIdx="5" presStyleCnt="12" custScaleX="145754" custScaleY="170047" custLinFactNeighborX="-56198" custLinFactNeighborY="10315">
        <dgm:presLayoutVars>
          <dgm:chPref val="3"/>
        </dgm:presLayoutVars>
      </dgm:prSet>
      <dgm:spPr/>
    </dgm:pt>
    <dgm:pt modelId="{EEECC6CB-6FAF-4914-BD61-11CC9887F304}" type="pres">
      <dgm:prSet presAssocID="{DB5BA07B-5161-42E4-BCF1-ACE6491BD11A}" presName="rootConnector" presStyleLbl="node3" presStyleIdx="5" presStyleCnt="12"/>
      <dgm:spPr/>
    </dgm:pt>
    <dgm:pt modelId="{3D0EA2FC-307F-41A7-9E62-16EA76B61C62}" type="pres">
      <dgm:prSet presAssocID="{DB5BA07B-5161-42E4-BCF1-ACE6491BD11A}" presName="hierChild4" presStyleCnt="0"/>
      <dgm:spPr/>
    </dgm:pt>
    <dgm:pt modelId="{FA421546-C51D-4A4E-8B05-9E3E5495DC04}" type="pres">
      <dgm:prSet presAssocID="{DB5BA07B-5161-42E4-BCF1-ACE6491BD11A}" presName="hierChild5" presStyleCnt="0"/>
      <dgm:spPr/>
    </dgm:pt>
    <dgm:pt modelId="{E650F618-3862-4AF8-83F0-273C9F4B4414}" type="pres">
      <dgm:prSet presAssocID="{1E962035-EA7F-42A6-ADF9-312E461EDB3D}" presName="hierChild5" presStyleCnt="0"/>
      <dgm:spPr/>
    </dgm:pt>
    <dgm:pt modelId="{DF93CE30-A9B1-4238-867E-63FA7351F13D}" type="pres">
      <dgm:prSet presAssocID="{5A5A8C1C-1ED1-4A4E-ACE8-05344A63491D}" presName="Name37" presStyleLbl="parChTrans1D2" presStyleIdx="2" presStyleCnt="5"/>
      <dgm:spPr/>
    </dgm:pt>
    <dgm:pt modelId="{3697C362-19C1-4530-B8D6-FC193F8A4A3A}" type="pres">
      <dgm:prSet presAssocID="{1E650F1E-0856-484B-B1E1-BD3A33483F83}" presName="hierRoot2" presStyleCnt="0">
        <dgm:presLayoutVars>
          <dgm:hierBranch val="init"/>
        </dgm:presLayoutVars>
      </dgm:prSet>
      <dgm:spPr/>
    </dgm:pt>
    <dgm:pt modelId="{C568F61B-CAD4-403B-9298-792B3889A16A}" type="pres">
      <dgm:prSet presAssocID="{1E650F1E-0856-484B-B1E1-BD3A33483F83}" presName="rootComposite" presStyleCnt="0"/>
      <dgm:spPr/>
    </dgm:pt>
    <dgm:pt modelId="{2A8BB491-5BA3-4280-8DB8-A0430B0235D0}" type="pres">
      <dgm:prSet presAssocID="{1E650F1E-0856-484B-B1E1-BD3A33483F83}" presName="rootText" presStyleLbl="node2" presStyleIdx="2" presStyleCnt="5" custScaleX="145754" custScaleY="170047" custLinFactNeighborX="-23928" custLinFactNeighborY="173">
        <dgm:presLayoutVars>
          <dgm:chPref val="3"/>
        </dgm:presLayoutVars>
      </dgm:prSet>
      <dgm:spPr/>
    </dgm:pt>
    <dgm:pt modelId="{2687FC2C-200F-45E5-AA87-0C7B7F0776BC}" type="pres">
      <dgm:prSet presAssocID="{1E650F1E-0856-484B-B1E1-BD3A33483F83}" presName="rootConnector" presStyleLbl="node2" presStyleIdx="2" presStyleCnt="5"/>
      <dgm:spPr/>
    </dgm:pt>
    <dgm:pt modelId="{A227568C-6655-4B76-BD81-9DE80868D0DA}" type="pres">
      <dgm:prSet presAssocID="{1E650F1E-0856-484B-B1E1-BD3A33483F83}" presName="hierChild4" presStyleCnt="0"/>
      <dgm:spPr/>
    </dgm:pt>
    <dgm:pt modelId="{CE6E52FC-5AEB-4DC8-96D2-85C36124E6D3}" type="pres">
      <dgm:prSet presAssocID="{5609DF9E-BF1A-4A4D-9337-21853CFED5DD}" presName="Name37" presStyleLbl="parChTrans1D3" presStyleIdx="6" presStyleCnt="12"/>
      <dgm:spPr/>
    </dgm:pt>
    <dgm:pt modelId="{70E77584-E208-4C51-A09C-BCED03EE4312}" type="pres">
      <dgm:prSet presAssocID="{9DDB9F68-6B2E-4BAF-A58F-21DC5870F9B2}" presName="hierRoot2" presStyleCnt="0">
        <dgm:presLayoutVars>
          <dgm:hierBranch val="init"/>
        </dgm:presLayoutVars>
      </dgm:prSet>
      <dgm:spPr/>
    </dgm:pt>
    <dgm:pt modelId="{C2363A9A-1B83-4BC2-A84D-00DD381501C7}" type="pres">
      <dgm:prSet presAssocID="{9DDB9F68-6B2E-4BAF-A58F-21DC5870F9B2}" presName="rootComposite" presStyleCnt="0"/>
      <dgm:spPr/>
    </dgm:pt>
    <dgm:pt modelId="{FABBF985-8A92-4B71-BBB6-C9AA439EDF10}" type="pres">
      <dgm:prSet presAssocID="{9DDB9F68-6B2E-4BAF-A58F-21DC5870F9B2}" presName="rootText" presStyleLbl="node3" presStyleIdx="6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070E0AA5-FE08-40CC-8B5B-B2ACB20CEE3C}" type="pres">
      <dgm:prSet presAssocID="{9DDB9F68-6B2E-4BAF-A58F-21DC5870F9B2}" presName="rootConnector" presStyleLbl="node3" presStyleIdx="6" presStyleCnt="12"/>
      <dgm:spPr/>
    </dgm:pt>
    <dgm:pt modelId="{4D596D13-9F03-4D5B-97EC-652710483850}" type="pres">
      <dgm:prSet presAssocID="{9DDB9F68-6B2E-4BAF-A58F-21DC5870F9B2}" presName="hierChild4" presStyleCnt="0"/>
      <dgm:spPr/>
    </dgm:pt>
    <dgm:pt modelId="{45696742-D576-4825-8496-9CF4F4412C8A}" type="pres">
      <dgm:prSet presAssocID="{9DDB9F68-6B2E-4BAF-A58F-21DC5870F9B2}" presName="hierChild5" presStyleCnt="0"/>
      <dgm:spPr/>
    </dgm:pt>
    <dgm:pt modelId="{096C0989-C4F4-44F5-A1C8-C48B18CCCE73}" type="pres">
      <dgm:prSet presAssocID="{AD261FB6-7364-4E87-B5F1-7A5E1BBCA42A}" presName="Name37" presStyleLbl="parChTrans1D3" presStyleIdx="7" presStyleCnt="12"/>
      <dgm:spPr/>
    </dgm:pt>
    <dgm:pt modelId="{38939AA1-21A3-47B4-9CDD-4D4C37B3996D}" type="pres">
      <dgm:prSet presAssocID="{78B3789F-72BA-47EF-8011-18FBB70638E1}" presName="hierRoot2" presStyleCnt="0">
        <dgm:presLayoutVars>
          <dgm:hierBranch val="init"/>
        </dgm:presLayoutVars>
      </dgm:prSet>
      <dgm:spPr/>
    </dgm:pt>
    <dgm:pt modelId="{032DF6A2-A53E-41A7-B052-26509EF32B73}" type="pres">
      <dgm:prSet presAssocID="{78B3789F-72BA-47EF-8011-18FBB70638E1}" presName="rootComposite" presStyleCnt="0"/>
      <dgm:spPr/>
    </dgm:pt>
    <dgm:pt modelId="{A9F6C046-2394-4565-A4C8-B5799EB31E55}" type="pres">
      <dgm:prSet presAssocID="{78B3789F-72BA-47EF-8011-18FBB70638E1}" presName="rootText" presStyleLbl="node3" presStyleIdx="7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E72A8112-712E-4230-A7F3-906358E6B675}" type="pres">
      <dgm:prSet presAssocID="{78B3789F-72BA-47EF-8011-18FBB70638E1}" presName="rootConnector" presStyleLbl="node3" presStyleIdx="7" presStyleCnt="12"/>
      <dgm:spPr/>
    </dgm:pt>
    <dgm:pt modelId="{9F9F2640-DE07-4A8C-B87E-58AAF7A6A8A5}" type="pres">
      <dgm:prSet presAssocID="{78B3789F-72BA-47EF-8011-18FBB70638E1}" presName="hierChild4" presStyleCnt="0"/>
      <dgm:spPr/>
    </dgm:pt>
    <dgm:pt modelId="{ED8C14DF-8B5A-4E45-B655-4EE7F1566F68}" type="pres">
      <dgm:prSet presAssocID="{78B3789F-72BA-47EF-8011-18FBB70638E1}" presName="hierChild5" presStyleCnt="0"/>
      <dgm:spPr/>
    </dgm:pt>
    <dgm:pt modelId="{39739068-BBFC-4D9E-BB8A-8BDDBA238CC7}" type="pres">
      <dgm:prSet presAssocID="{68F545FE-AC51-4BEB-847D-3E9D8D83C0B2}" presName="Name37" presStyleLbl="parChTrans1D3" presStyleIdx="8" presStyleCnt="12"/>
      <dgm:spPr/>
    </dgm:pt>
    <dgm:pt modelId="{B68D2CFE-DAF4-48BB-8C2C-81F1258536B3}" type="pres">
      <dgm:prSet presAssocID="{5E087C9E-7651-47A4-81EE-100E8D471142}" presName="hierRoot2" presStyleCnt="0">
        <dgm:presLayoutVars>
          <dgm:hierBranch val="init"/>
        </dgm:presLayoutVars>
      </dgm:prSet>
      <dgm:spPr/>
    </dgm:pt>
    <dgm:pt modelId="{72A01451-73E5-40BE-BCEF-377F2B9C4279}" type="pres">
      <dgm:prSet presAssocID="{5E087C9E-7651-47A4-81EE-100E8D471142}" presName="rootComposite" presStyleCnt="0"/>
      <dgm:spPr/>
    </dgm:pt>
    <dgm:pt modelId="{DD7399C2-3DC6-4907-AE98-E7CE551386E0}" type="pres">
      <dgm:prSet presAssocID="{5E087C9E-7651-47A4-81EE-100E8D471142}" presName="rootText" presStyleLbl="node3" presStyleIdx="8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7EA6CF11-C0D3-4133-ACDC-409EEDC53599}" type="pres">
      <dgm:prSet presAssocID="{5E087C9E-7651-47A4-81EE-100E8D471142}" presName="rootConnector" presStyleLbl="node3" presStyleIdx="8" presStyleCnt="12"/>
      <dgm:spPr/>
    </dgm:pt>
    <dgm:pt modelId="{D3E39C35-9125-46A3-ACD9-A1127DB104BA}" type="pres">
      <dgm:prSet presAssocID="{5E087C9E-7651-47A4-81EE-100E8D471142}" presName="hierChild4" presStyleCnt="0"/>
      <dgm:spPr/>
    </dgm:pt>
    <dgm:pt modelId="{DE41A1B3-493A-4305-8AC6-450F714EF8EC}" type="pres">
      <dgm:prSet presAssocID="{5E087C9E-7651-47A4-81EE-100E8D471142}" presName="hierChild5" presStyleCnt="0"/>
      <dgm:spPr/>
    </dgm:pt>
    <dgm:pt modelId="{DBC99B96-8120-4BD1-90DC-1F01C3EE26E9}" type="pres">
      <dgm:prSet presAssocID="{3F2FBE1B-CCC4-483F-9359-A50BD2978FDC}" presName="Name37" presStyleLbl="parChTrans1D3" presStyleIdx="9" presStyleCnt="12"/>
      <dgm:spPr/>
    </dgm:pt>
    <dgm:pt modelId="{5B782D6F-359A-4FFA-8E9E-7723211B736E}" type="pres">
      <dgm:prSet presAssocID="{80E25929-E6B5-4E18-A1FA-65C68A128AFC}" presName="hierRoot2" presStyleCnt="0">
        <dgm:presLayoutVars>
          <dgm:hierBranch val="init"/>
        </dgm:presLayoutVars>
      </dgm:prSet>
      <dgm:spPr/>
    </dgm:pt>
    <dgm:pt modelId="{B530D163-66DC-4AB3-AB8D-01837BFA44DC}" type="pres">
      <dgm:prSet presAssocID="{80E25929-E6B5-4E18-A1FA-65C68A128AFC}" presName="rootComposite" presStyleCnt="0"/>
      <dgm:spPr/>
    </dgm:pt>
    <dgm:pt modelId="{B1F52368-BDBC-4866-814B-2FE1F90FA82B}" type="pres">
      <dgm:prSet presAssocID="{80E25929-E6B5-4E18-A1FA-65C68A128AFC}" presName="rootText" presStyleLbl="node3" presStyleIdx="9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D3FD3093-A8B4-402C-9460-F997FD653E4F}" type="pres">
      <dgm:prSet presAssocID="{80E25929-E6B5-4E18-A1FA-65C68A128AFC}" presName="rootConnector" presStyleLbl="node3" presStyleIdx="9" presStyleCnt="12"/>
      <dgm:spPr/>
    </dgm:pt>
    <dgm:pt modelId="{23438628-FDC6-4939-9C87-3EA31A2764EF}" type="pres">
      <dgm:prSet presAssocID="{80E25929-E6B5-4E18-A1FA-65C68A128AFC}" presName="hierChild4" presStyleCnt="0"/>
      <dgm:spPr/>
    </dgm:pt>
    <dgm:pt modelId="{2C2D8F8B-A6D1-4449-872B-9E1745DF87AF}" type="pres">
      <dgm:prSet presAssocID="{80E25929-E6B5-4E18-A1FA-65C68A128AFC}" presName="hierChild5" presStyleCnt="0"/>
      <dgm:spPr/>
    </dgm:pt>
    <dgm:pt modelId="{26328AAE-CA72-4706-BAE0-01346E2A8123}" type="pres">
      <dgm:prSet presAssocID="{1E650F1E-0856-484B-B1E1-BD3A33483F83}" presName="hierChild5" presStyleCnt="0"/>
      <dgm:spPr/>
    </dgm:pt>
    <dgm:pt modelId="{3558429C-BDA3-4552-8B55-98C640CEBDF9}" type="pres">
      <dgm:prSet presAssocID="{71AFA1DB-571A-442A-90C6-3398B33252D8}" presName="Name37" presStyleLbl="parChTrans1D2" presStyleIdx="3" presStyleCnt="5"/>
      <dgm:spPr/>
    </dgm:pt>
    <dgm:pt modelId="{DADABA9C-14C1-4D6D-981D-515A3A8D3597}" type="pres">
      <dgm:prSet presAssocID="{4F383BC9-EBB3-4EC3-AE48-D787220BE4C2}" presName="hierRoot2" presStyleCnt="0">
        <dgm:presLayoutVars>
          <dgm:hierBranch val="init"/>
        </dgm:presLayoutVars>
      </dgm:prSet>
      <dgm:spPr/>
    </dgm:pt>
    <dgm:pt modelId="{F6D86305-0E10-4DCC-AE5F-6419AE2E2000}" type="pres">
      <dgm:prSet presAssocID="{4F383BC9-EBB3-4EC3-AE48-D787220BE4C2}" presName="rootComposite" presStyleCnt="0"/>
      <dgm:spPr/>
    </dgm:pt>
    <dgm:pt modelId="{63CF1C28-6EAB-498F-8819-18B91C47C1A2}" type="pres">
      <dgm:prSet presAssocID="{4F383BC9-EBB3-4EC3-AE48-D787220BE4C2}" presName="rootText" presStyleLbl="node2" presStyleIdx="3" presStyleCnt="5" custScaleX="145754" custScaleY="170047" custLinFactNeighborX="28761" custLinFactNeighborY="1841">
        <dgm:presLayoutVars>
          <dgm:chPref val="3"/>
        </dgm:presLayoutVars>
      </dgm:prSet>
      <dgm:spPr/>
    </dgm:pt>
    <dgm:pt modelId="{A1F36693-4A06-4BBB-AD19-57A64C9BF09A}" type="pres">
      <dgm:prSet presAssocID="{4F383BC9-EBB3-4EC3-AE48-D787220BE4C2}" presName="rootConnector" presStyleLbl="node2" presStyleIdx="3" presStyleCnt="5"/>
      <dgm:spPr/>
    </dgm:pt>
    <dgm:pt modelId="{F32D5A8E-0332-4BF2-8903-B01DDB06CC20}" type="pres">
      <dgm:prSet presAssocID="{4F383BC9-EBB3-4EC3-AE48-D787220BE4C2}" presName="hierChild4" presStyleCnt="0"/>
      <dgm:spPr/>
    </dgm:pt>
    <dgm:pt modelId="{D87FA374-471D-4CA5-8781-5D930FF6BE16}" type="pres">
      <dgm:prSet presAssocID="{38C36C7B-7444-427F-94ED-D6D1664F5898}" presName="Name37" presStyleLbl="parChTrans1D3" presStyleIdx="10" presStyleCnt="12"/>
      <dgm:spPr/>
    </dgm:pt>
    <dgm:pt modelId="{AC2AEB48-9C7A-400D-94A8-3A0263FEC920}" type="pres">
      <dgm:prSet presAssocID="{A0F040D3-9F48-47F1-AF4D-3D1DF47891D8}" presName="hierRoot2" presStyleCnt="0">
        <dgm:presLayoutVars>
          <dgm:hierBranch val="init"/>
        </dgm:presLayoutVars>
      </dgm:prSet>
      <dgm:spPr/>
    </dgm:pt>
    <dgm:pt modelId="{B09823CA-58E4-40E1-9DD1-623B5536238F}" type="pres">
      <dgm:prSet presAssocID="{A0F040D3-9F48-47F1-AF4D-3D1DF47891D8}" presName="rootComposite" presStyleCnt="0"/>
      <dgm:spPr/>
    </dgm:pt>
    <dgm:pt modelId="{032FB7D7-C085-4D2E-80AC-D6AF089F57D6}" type="pres">
      <dgm:prSet presAssocID="{A0F040D3-9F48-47F1-AF4D-3D1DF47891D8}" presName="rootText" presStyleLbl="node3" presStyleIdx="10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144041CB-D970-4E95-9303-DF8F41A6784E}" type="pres">
      <dgm:prSet presAssocID="{A0F040D3-9F48-47F1-AF4D-3D1DF47891D8}" presName="rootConnector" presStyleLbl="node3" presStyleIdx="10" presStyleCnt="12"/>
      <dgm:spPr/>
    </dgm:pt>
    <dgm:pt modelId="{C31B9824-616A-45D7-9C37-E297230E7E79}" type="pres">
      <dgm:prSet presAssocID="{A0F040D3-9F48-47F1-AF4D-3D1DF47891D8}" presName="hierChild4" presStyleCnt="0"/>
      <dgm:spPr/>
    </dgm:pt>
    <dgm:pt modelId="{E6FC1EA7-36DD-4570-9849-EC63FD7DE26D}" type="pres">
      <dgm:prSet presAssocID="{A0F040D3-9F48-47F1-AF4D-3D1DF47891D8}" presName="hierChild5" presStyleCnt="0"/>
      <dgm:spPr/>
    </dgm:pt>
    <dgm:pt modelId="{9FB1D329-4CE9-4073-BB89-70F8DB6B945B}" type="pres">
      <dgm:prSet presAssocID="{A095101A-F1D2-4338-9E8E-2949F0C07500}" presName="Name37" presStyleLbl="parChTrans1D3" presStyleIdx="11" presStyleCnt="12"/>
      <dgm:spPr/>
    </dgm:pt>
    <dgm:pt modelId="{684E257F-6FB5-4CA0-A0F6-70C15E860C90}" type="pres">
      <dgm:prSet presAssocID="{530A5772-54C7-48D4-91FF-181DF3EE5075}" presName="hierRoot2" presStyleCnt="0">
        <dgm:presLayoutVars>
          <dgm:hierBranch val="init"/>
        </dgm:presLayoutVars>
      </dgm:prSet>
      <dgm:spPr/>
    </dgm:pt>
    <dgm:pt modelId="{7A451DB8-5B94-47DA-B221-EDA50D71633E}" type="pres">
      <dgm:prSet presAssocID="{530A5772-54C7-48D4-91FF-181DF3EE5075}" presName="rootComposite" presStyleCnt="0"/>
      <dgm:spPr/>
    </dgm:pt>
    <dgm:pt modelId="{B826E85B-D3AF-4FB2-BFF6-9DA41152700F}" type="pres">
      <dgm:prSet presAssocID="{530A5772-54C7-48D4-91FF-181DF3EE5075}" presName="rootText" presStyleLbl="node3" presStyleIdx="11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ADC2D3F3-5EA2-4D10-BD47-022D6281A394}" type="pres">
      <dgm:prSet presAssocID="{530A5772-54C7-48D4-91FF-181DF3EE5075}" presName="rootConnector" presStyleLbl="node3" presStyleIdx="11" presStyleCnt="12"/>
      <dgm:spPr/>
    </dgm:pt>
    <dgm:pt modelId="{0017EEAF-09D8-42F5-964C-EC30E76B0887}" type="pres">
      <dgm:prSet presAssocID="{530A5772-54C7-48D4-91FF-181DF3EE5075}" presName="hierChild4" presStyleCnt="0"/>
      <dgm:spPr/>
    </dgm:pt>
    <dgm:pt modelId="{0A331481-6CE5-42B6-AD84-1D4A742818E1}" type="pres">
      <dgm:prSet presAssocID="{530A5772-54C7-48D4-91FF-181DF3EE5075}" presName="hierChild5" presStyleCnt="0"/>
      <dgm:spPr/>
    </dgm:pt>
    <dgm:pt modelId="{66064265-3863-464E-BD01-C175862D6C33}" type="pres">
      <dgm:prSet presAssocID="{4F383BC9-EBB3-4EC3-AE48-D787220BE4C2}" presName="hierChild5" presStyleCnt="0"/>
      <dgm:spPr/>
    </dgm:pt>
    <dgm:pt modelId="{866A7C7C-EACA-483F-9819-1ABDC92CA2ED}" type="pres">
      <dgm:prSet presAssocID="{C3364B40-8DAE-4FAD-96A2-85C4880A559C}" presName="Name37" presStyleLbl="parChTrans1D2" presStyleIdx="4" presStyleCnt="5"/>
      <dgm:spPr/>
    </dgm:pt>
    <dgm:pt modelId="{7815F214-5AC8-4F5B-889B-059AEC4F292A}" type="pres">
      <dgm:prSet presAssocID="{5DF95994-5E08-4090-88B9-5261CB496938}" presName="hierRoot2" presStyleCnt="0">
        <dgm:presLayoutVars>
          <dgm:hierBranch val="init"/>
        </dgm:presLayoutVars>
      </dgm:prSet>
      <dgm:spPr/>
    </dgm:pt>
    <dgm:pt modelId="{CE6772AC-F47C-4B12-B88C-2693C984869D}" type="pres">
      <dgm:prSet presAssocID="{5DF95994-5E08-4090-88B9-5261CB496938}" presName="rootComposite" presStyleCnt="0"/>
      <dgm:spPr/>
    </dgm:pt>
    <dgm:pt modelId="{57037B52-E582-4FED-8037-0BC49F9D6AEB}" type="pres">
      <dgm:prSet presAssocID="{5DF95994-5E08-4090-88B9-5261CB496938}" presName="rootText" presStyleLbl="node2" presStyleIdx="4" presStyleCnt="5" custScaleX="145754" custScaleY="170047" custLinFactX="12653" custLinFactNeighborX="100000" custLinFactNeighborY="664">
        <dgm:presLayoutVars>
          <dgm:chPref val="3"/>
        </dgm:presLayoutVars>
      </dgm:prSet>
      <dgm:spPr/>
    </dgm:pt>
    <dgm:pt modelId="{EEE6117C-5CC3-48FF-8642-5CE20743B40E}" type="pres">
      <dgm:prSet presAssocID="{5DF95994-5E08-4090-88B9-5261CB496938}" presName="rootConnector" presStyleLbl="node2" presStyleIdx="4" presStyleCnt="5"/>
      <dgm:spPr/>
    </dgm:pt>
    <dgm:pt modelId="{FCBDCEEA-AD28-45F8-B6EA-EA5CC7DD49E0}" type="pres">
      <dgm:prSet presAssocID="{5DF95994-5E08-4090-88B9-5261CB496938}" presName="hierChild4" presStyleCnt="0"/>
      <dgm:spPr/>
    </dgm:pt>
    <dgm:pt modelId="{FC93D961-D45E-42B5-8665-8005560016D1}" type="pres">
      <dgm:prSet presAssocID="{5DF95994-5E08-4090-88B9-5261CB496938}" presName="hierChild5" presStyleCnt="0"/>
      <dgm:spPr/>
    </dgm:pt>
    <dgm:pt modelId="{1A1FDF77-8DB3-4B67-AD6E-BF0E69784304}" type="pres">
      <dgm:prSet presAssocID="{774E209E-DB73-40A3-BCFD-11245A228986}" presName="hierChild3" presStyleCnt="0"/>
      <dgm:spPr/>
    </dgm:pt>
  </dgm:ptLst>
  <dgm:cxnLst>
    <dgm:cxn modelId="{641CAD04-C9F2-43DE-9E2B-18ACE7D99272}" type="presOf" srcId="{5E087C9E-7651-47A4-81EE-100E8D471142}" destId="{DD7399C2-3DC6-4907-AE98-E7CE551386E0}" srcOrd="0" destOrd="0" presId="urn:microsoft.com/office/officeart/2005/8/layout/orgChart1"/>
    <dgm:cxn modelId="{9B3D0206-CC0C-4E03-A419-A3A0B22258ED}" srcId="{4F383BC9-EBB3-4EC3-AE48-D787220BE4C2}" destId="{A0F040D3-9F48-47F1-AF4D-3D1DF47891D8}" srcOrd="0" destOrd="0" parTransId="{38C36C7B-7444-427F-94ED-D6D1664F5898}" sibTransId="{21D3B3CD-9DB7-4107-9EDA-992A52233DC6}"/>
    <dgm:cxn modelId="{24E5C006-BC6A-4E43-9AA5-CC235B5C76CF}" type="presOf" srcId="{5053570C-78B2-4D87-9267-488C7EA1E467}" destId="{7A66F6C0-537C-422E-A134-535BD0E47966}" srcOrd="0" destOrd="0" presId="urn:microsoft.com/office/officeart/2005/8/layout/orgChart1"/>
    <dgm:cxn modelId="{955DF009-B508-4368-A591-2D9F7671A236}" type="presOf" srcId="{AD261FB6-7364-4E87-B5F1-7A5E1BBCA42A}" destId="{096C0989-C4F4-44F5-A1C8-C48B18CCCE73}" srcOrd="0" destOrd="0" presId="urn:microsoft.com/office/officeart/2005/8/layout/orgChart1"/>
    <dgm:cxn modelId="{A6ABF316-5CAE-4CE6-9082-32DF2BB7DFE1}" type="presOf" srcId="{78B3789F-72BA-47EF-8011-18FBB70638E1}" destId="{E72A8112-712E-4230-A7F3-906358E6B675}" srcOrd="1" destOrd="0" presId="urn:microsoft.com/office/officeart/2005/8/layout/orgChart1"/>
    <dgm:cxn modelId="{F1487119-96BB-424F-9F3E-30CC48376F2E}" srcId="{774E209E-DB73-40A3-BCFD-11245A228986}" destId="{1E962035-EA7F-42A6-ADF9-312E461EDB3D}" srcOrd="1" destOrd="0" parTransId="{2E44EFF1-53C7-4CC0-85E7-62DC4031F791}" sibTransId="{A1D22010-2DA0-4162-9B79-89E1995739E0}"/>
    <dgm:cxn modelId="{CD0D7F1E-9D95-44B0-943E-BA2E7720C696}" srcId="{1E962035-EA7F-42A6-ADF9-312E461EDB3D}" destId="{DB5BA07B-5161-42E4-BCF1-ACE6491BD11A}" srcOrd="1" destOrd="0" parTransId="{FB27E4AD-CD52-4790-988B-EC5D93770C00}" sibTransId="{22C3C69E-C205-42BE-A77B-B9AFE9FD9C65}"/>
    <dgm:cxn modelId="{C3924A22-DD6D-4388-B063-3AD38A05AD0D}" srcId="{1E650F1E-0856-484B-B1E1-BD3A33483F83}" destId="{80E25929-E6B5-4E18-A1FA-65C68A128AFC}" srcOrd="3" destOrd="0" parTransId="{3F2FBE1B-CCC4-483F-9359-A50BD2978FDC}" sibTransId="{17CD4CC7-BA1E-418C-BD00-51D912B2859F}"/>
    <dgm:cxn modelId="{75615F2A-2AF9-42DF-A18C-6125BCF97BA7}" type="presOf" srcId="{5DE2536E-DACB-4862-A88F-BB3CDE78F6BE}" destId="{08D40E40-3397-4D70-AA96-81DC76714E8B}" srcOrd="0" destOrd="0" presId="urn:microsoft.com/office/officeart/2005/8/layout/orgChart1"/>
    <dgm:cxn modelId="{19CE372B-43A1-431B-9138-E0971348CFD8}" type="presOf" srcId="{71AFA1DB-571A-442A-90C6-3398B33252D8}" destId="{3558429C-BDA3-4552-8B55-98C640CEBDF9}" srcOrd="0" destOrd="0" presId="urn:microsoft.com/office/officeart/2005/8/layout/orgChart1"/>
    <dgm:cxn modelId="{25FFE432-4CDE-4864-8893-3302635D682B}" type="presOf" srcId="{DB5BA07B-5161-42E4-BCF1-ACE6491BD11A}" destId="{EEECC6CB-6FAF-4914-BD61-11CC9887F304}" srcOrd="1" destOrd="0" presId="urn:microsoft.com/office/officeart/2005/8/layout/orgChart1"/>
    <dgm:cxn modelId="{D9714534-9C3B-4073-98B2-4655F70726FC}" srcId="{1E962035-EA7F-42A6-ADF9-312E461EDB3D}" destId="{63854AFC-35B8-49E3-AC74-C177B062F480}" srcOrd="0" destOrd="0" parTransId="{F62AABB4-6DF7-4569-AE49-041CFED1BB63}" sibTransId="{63D2C29B-B64F-42A3-B2A8-10E458840C4D}"/>
    <dgm:cxn modelId="{0D2BA936-410B-4F8E-8B14-C6E4B94FE5F5}" type="presOf" srcId="{F62AABB4-6DF7-4569-AE49-041CFED1BB63}" destId="{7CED4E7E-908F-46E6-A1E8-15CC83E5AF9A}" srcOrd="0" destOrd="0" presId="urn:microsoft.com/office/officeart/2005/8/layout/orgChart1"/>
    <dgm:cxn modelId="{2DC5D836-ADB9-405F-AC81-56C2B0EA1FE6}" type="presOf" srcId="{5E087C9E-7651-47A4-81EE-100E8D471142}" destId="{7EA6CF11-C0D3-4133-ACDC-409EEDC53599}" srcOrd="1" destOrd="0" presId="urn:microsoft.com/office/officeart/2005/8/layout/orgChart1"/>
    <dgm:cxn modelId="{AFD10938-8135-4E9B-90B2-D60BDFD393C2}" type="presOf" srcId="{C508EF86-DD32-4813-BDDC-BB1C958CAA17}" destId="{675E327E-204D-4C42-AEF5-446B3D266D63}" srcOrd="1" destOrd="0" presId="urn:microsoft.com/office/officeart/2005/8/layout/orgChart1"/>
    <dgm:cxn modelId="{9381523C-D6CB-46FB-B56A-F073398D12C7}" srcId="{5DE2536E-DACB-4862-A88F-BB3CDE78F6BE}" destId="{C508EF86-DD32-4813-BDDC-BB1C958CAA17}" srcOrd="0" destOrd="0" parTransId="{33A8B44E-A2CE-4B75-8232-92FD11537B10}" sibTransId="{AF0E3FC8-B201-4EE1-B160-28F20F522FBB}"/>
    <dgm:cxn modelId="{A5CD373D-0469-4506-814A-D4915BCEADC2}" type="presOf" srcId="{1E962035-EA7F-42A6-ADF9-312E461EDB3D}" destId="{7FC11B80-1560-4AAA-9DDE-ECDD0C320254}" srcOrd="0" destOrd="0" presId="urn:microsoft.com/office/officeart/2005/8/layout/orgChart1"/>
    <dgm:cxn modelId="{6E24CB3D-ED79-4443-B7F2-E6805D6030D0}" type="presOf" srcId="{4AC4DDA6-4C1F-4022-AE74-7735B4ECC424}" destId="{6E368E49-72B6-4724-B758-8643673D3FEA}" srcOrd="0" destOrd="0" presId="urn:microsoft.com/office/officeart/2005/8/layout/orgChart1"/>
    <dgm:cxn modelId="{01BF3E40-CD49-4DDA-9292-E6179145B800}" type="presOf" srcId="{1E962035-EA7F-42A6-ADF9-312E461EDB3D}" destId="{198A2EF2-F9F4-4021-800D-024DE387071B}" srcOrd="1" destOrd="0" presId="urn:microsoft.com/office/officeart/2005/8/layout/orgChart1"/>
    <dgm:cxn modelId="{AD487360-343F-4FB1-9F07-C4CB5FE3FB44}" type="presOf" srcId="{530A5772-54C7-48D4-91FF-181DF3EE5075}" destId="{B826E85B-D3AF-4FB2-BFF6-9DA41152700F}" srcOrd="0" destOrd="0" presId="urn:microsoft.com/office/officeart/2005/8/layout/orgChart1"/>
    <dgm:cxn modelId="{F4B8634F-6842-411B-927A-B4BFFA1061A0}" type="presOf" srcId="{38C36C7B-7444-427F-94ED-D6D1664F5898}" destId="{D87FA374-471D-4CA5-8781-5D930FF6BE16}" srcOrd="0" destOrd="0" presId="urn:microsoft.com/office/officeart/2005/8/layout/orgChart1"/>
    <dgm:cxn modelId="{CB02C06F-A243-44BF-8512-346F301BB494}" type="presOf" srcId="{80E25929-E6B5-4E18-A1FA-65C68A128AFC}" destId="{D3FD3093-A8B4-402C-9460-F997FD653E4F}" srcOrd="1" destOrd="0" presId="urn:microsoft.com/office/officeart/2005/8/layout/orgChart1"/>
    <dgm:cxn modelId="{F67B2750-4C63-42A7-91F3-521C389793C4}" srcId="{774E209E-DB73-40A3-BCFD-11245A228986}" destId="{5DE2536E-DACB-4862-A88F-BB3CDE78F6BE}" srcOrd="0" destOrd="0" parTransId="{98ABA3A5-D075-4A65-B03D-60D4E10C11AD}" sibTransId="{341341D2-1D31-450F-A5AB-09141F650F6B}"/>
    <dgm:cxn modelId="{AEFBB555-775B-4A58-84B5-AF6FAF111E1E}" type="presOf" srcId="{EE15DED4-3B58-46C3-A8E2-5F304AF3F984}" destId="{7FD3D820-9282-47EB-9074-1B319C2B2A2D}" srcOrd="0" destOrd="0" presId="urn:microsoft.com/office/officeart/2005/8/layout/orgChart1"/>
    <dgm:cxn modelId="{1AED6E77-DF95-4791-A653-5C8BBBE5E896}" type="presOf" srcId="{33A7FEF1-2F83-4719-ACCB-62A1C4B20DBE}" destId="{54428603-F481-4DB5-8C02-6ADE4DC40A23}" srcOrd="1" destOrd="0" presId="urn:microsoft.com/office/officeart/2005/8/layout/orgChart1"/>
    <dgm:cxn modelId="{AA2BED57-A7E0-42CF-9AC8-169224D49F7D}" type="presOf" srcId="{9DDB9F68-6B2E-4BAF-A58F-21DC5870F9B2}" destId="{070E0AA5-FE08-40CC-8B5B-B2ACB20CEE3C}" srcOrd="1" destOrd="0" presId="urn:microsoft.com/office/officeart/2005/8/layout/orgChart1"/>
    <dgm:cxn modelId="{EA2E7779-A2B1-4F55-AE82-14AD7CFBD5F0}" type="presOf" srcId="{5DF95994-5E08-4090-88B9-5261CB496938}" destId="{57037B52-E582-4FED-8037-0BC49F9D6AEB}" srcOrd="0" destOrd="0" presId="urn:microsoft.com/office/officeart/2005/8/layout/orgChart1"/>
    <dgm:cxn modelId="{D717EC7D-C7E4-4E40-B72A-21565BD2543F}" srcId="{4F383BC9-EBB3-4EC3-AE48-D787220BE4C2}" destId="{530A5772-54C7-48D4-91FF-181DF3EE5075}" srcOrd="1" destOrd="0" parTransId="{A095101A-F1D2-4338-9E8E-2949F0C07500}" sibTransId="{E2F19137-9352-4DB2-976C-0E8A1E6F3F4E}"/>
    <dgm:cxn modelId="{4C5C3982-B488-4275-8108-0E7738E7C7EA}" type="presOf" srcId="{98ABA3A5-D075-4A65-B03D-60D4E10C11AD}" destId="{DC02F803-1634-4BCC-9D31-6DE631909B27}" srcOrd="0" destOrd="0" presId="urn:microsoft.com/office/officeart/2005/8/layout/orgChart1"/>
    <dgm:cxn modelId="{F163DE82-4038-45FC-8769-F88A19997150}" type="presOf" srcId="{68F545FE-AC51-4BEB-847D-3E9D8D83C0B2}" destId="{39739068-BBFC-4D9E-BB8A-8BDDBA238CC7}" srcOrd="0" destOrd="0" presId="urn:microsoft.com/office/officeart/2005/8/layout/orgChart1"/>
    <dgm:cxn modelId="{DBF71F87-F733-4049-87A7-5F89FD777045}" type="presOf" srcId="{33A7FEF1-2F83-4719-ACCB-62A1C4B20DBE}" destId="{5EB80FF6-A297-4478-AE5F-3FDA96F3D401}" srcOrd="0" destOrd="0" presId="urn:microsoft.com/office/officeart/2005/8/layout/orgChart1"/>
    <dgm:cxn modelId="{DA92D888-A7C9-4536-A311-612C56CAB9C2}" srcId="{5DE2536E-DACB-4862-A88F-BB3CDE78F6BE}" destId="{33A7FEF1-2F83-4719-ACCB-62A1C4B20DBE}" srcOrd="3" destOrd="0" parTransId="{759D7BBC-41D9-4A54-ADCE-3864F78AACF5}" sibTransId="{21A9E33E-C87E-40B4-AFDD-EBA92052034F}"/>
    <dgm:cxn modelId="{6D8E058B-4200-4060-B21F-81E297F03D58}" type="presOf" srcId="{5DF95994-5E08-4090-88B9-5261CB496938}" destId="{EEE6117C-5CC3-48FF-8642-5CE20743B40E}" srcOrd="1" destOrd="0" presId="urn:microsoft.com/office/officeart/2005/8/layout/orgChart1"/>
    <dgm:cxn modelId="{499DFE8B-64E1-44B6-89AB-88127A2E9F1E}" type="presOf" srcId="{5609DF9E-BF1A-4A4D-9337-21853CFED5DD}" destId="{CE6E52FC-5AEB-4DC8-96D2-85C36124E6D3}" srcOrd="0" destOrd="0" presId="urn:microsoft.com/office/officeart/2005/8/layout/orgChart1"/>
    <dgm:cxn modelId="{9E5D9B95-D5CC-48C7-8BB9-39C6C3ABB404}" srcId="{1E650F1E-0856-484B-B1E1-BD3A33483F83}" destId="{5E087C9E-7651-47A4-81EE-100E8D471142}" srcOrd="2" destOrd="0" parTransId="{68F545FE-AC51-4BEB-847D-3E9D8D83C0B2}" sibTransId="{15F87548-8F05-4BC1-BB89-37A762C421BC}"/>
    <dgm:cxn modelId="{35A2BA97-8192-4311-950F-F058D7B6454B}" srcId="{774E209E-DB73-40A3-BCFD-11245A228986}" destId="{5DF95994-5E08-4090-88B9-5261CB496938}" srcOrd="4" destOrd="0" parTransId="{C3364B40-8DAE-4FAD-96A2-85C4880A559C}" sibTransId="{47264BA5-A58B-499B-AE3D-99285A9A8072}"/>
    <dgm:cxn modelId="{D5CBCEA4-4A02-415E-843A-59350900B151}" srcId="{5DE2536E-DACB-4862-A88F-BB3CDE78F6BE}" destId="{4AC4DDA6-4C1F-4022-AE74-7735B4ECC424}" srcOrd="1" destOrd="0" parTransId="{2F13BE5B-1A28-4E92-A6C0-DC350B8ADDED}" sibTransId="{672E93B0-40A9-4BE4-AFFA-031120A14880}"/>
    <dgm:cxn modelId="{60BD03A9-F3D6-44BD-83EE-D85D02A20175}" type="presOf" srcId="{9DDB9F68-6B2E-4BAF-A58F-21DC5870F9B2}" destId="{FABBF985-8A92-4B71-BBB6-C9AA439EDF10}" srcOrd="0" destOrd="0" presId="urn:microsoft.com/office/officeart/2005/8/layout/orgChart1"/>
    <dgm:cxn modelId="{898A42A9-3382-4B2B-817E-291C4366B2FF}" srcId="{1E650F1E-0856-484B-B1E1-BD3A33483F83}" destId="{78B3789F-72BA-47EF-8011-18FBB70638E1}" srcOrd="1" destOrd="0" parTransId="{AD261FB6-7364-4E87-B5F1-7A5E1BBCA42A}" sibTransId="{D1EEEF66-8DCA-4931-9220-024833EB5EF8}"/>
    <dgm:cxn modelId="{DA5EF5A9-C081-482C-92C5-51ED87D9C765}" type="presOf" srcId="{774E209E-DB73-40A3-BCFD-11245A228986}" destId="{68BFFC00-6FDB-4C61-85D4-B26D1D8CA131}" srcOrd="0" destOrd="0" presId="urn:microsoft.com/office/officeart/2005/8/layout/orgChart1"/>
    <dgm:cxn modelId="{A6D2FCAE-954D-489A-87D0-58AAAD92B718}" type="presOf" srcId="{4AC4DDA6-4C1F-4022-AE74-7735B4ECC424}" destId="{8C7AA115-8FDF-4CF7-86A9-15251616AC66}" srcOrd="1" destOrd="0" presId="urn:microsoft.com/office/officeart/2005/8/layout/orgChart1"/>
    <dgm:cxn modelId="{62FBF9B2-6DE8-4559-A089-8B7DC97CEADD}" type="presOf" srcId="{C508EF86-DD32-4813-BDDC-BB1C958CAA17}" destId="{909B46CB-2C82-4530-A8EB-C4A6EF29D4CD}" srcOrd="0" destOrd="0" presId="urn:microsoft.com/office/officeart/2005/8/layout/orgChart1"/>
    <dgm:cxn modelId="{CFEBB7C0-88BC-433D-986D-224F8F61F276}" type="presOf" srcId="{33A8B44E-A2CE-4B75-8232-92FD11537B10}" destId="{F01464DC-99CD-42A1-809D-48D92171F1E8}" srcOrd="0" destOrd="0" presId="urn:microsoft.com/office/officeart/2005/8/layout/orgChart1"/>
    <dgm:cxn modelId="{A60137C3-60AB-48E1-B44B-9A931A3B493A}" type="presOf" srcId="{DB5BA07B-5161-42E4-BCF1-ACE6491BD11A}" destId="{A8CC9930-A123-463B-B616-37C3927A0608}" srcOrd="0" destOrd="0" presId="urn:microsoft.com/office/officeart/2005/8/layout/orgChart1"/>
    <dgm:cxn modelId="{84A5C6C4-BAA9-4631-8F16-58935AA9490A}" type="presOf" srcId="{5053570C-78B2-4D87-9267-488C7EA1E467}" destId="{C33EC1C9-F97A-407E-BC95-FE357DBE50FD}" srcOrd="1" destOrd="0" presId="urn:microsoft.com/office/officeart/2005/8/layout/orgChart1"/>
    <dgm:cxn modelId="{8F56F4C4-8D69-4086-B22C-B34B4B6A5371}" type="presOf" srcId="{530A5772-54C7-48D4-91FF-181DF3EE5075}" destId="{ADC2D3F3-5EA2-4D10-BD47-022D6281A394}" srcOrd="1" destOrd="0" presId="urn:microsoft.com/office/officeart/2005/8/layout/orgChart1"/>
    <dgm:cxn modelId="{8CDC4FCE-5FF4-4832-850D-8AEEAD061CB8}" srcId="{1E650F1E-0856-484B-B1E1-BD3A33483F83}" destId="{9DDB9F68-6B2E-4BAF-A58F-21DC5870F9B2}" srcOrd="0" destOrd="0" parTransId="{5609DF9E-BF1A-4A4D-9337-21853CFED5DD}" sibTransId="{8FA7C80E-F05B-4A3B-BB64-3CE7DA94F279}"/>
    <dgm:cxn modelId="{F4D386CF-9F51-4FBA-9A19-AE944FAF42EA}" type="presOf" srcId="{A0F040D3-9F48-47F1-AF4D-3D1DF47891D8}" destId="{144041CB-D970-4E95-9303-DF8F41A6784E}" srcOrd="1" destOrd="0" presId="urn:microsoft.com/office/officeart/2005/8/layout/orgChart1"/>
    <dgm:cxn modelId="{C4B18ECF-D63D-4F41-B143-A74521277984}" type="presOf" srcId="{5DE2536E-DACB-4862-A88F-BB3CDE78F6BE}" destId="{06FF4CE9-4434-4FD7-8A9E-B25409DFA334}" srcOrd="1" destOrd="0" presId="urn:microsoft.com/office/officeart/2005/8/layout/orgChart1"/>
    <dgm:cxn modelId="{8E5B62D1-735C-4637-BCC5-115F45A215F0}" type="presOf" srcId="{1E650F1E-0856-484B-B1E1-BD3A33483F83}" destId="{2687FC2C-200F-45E5-AA87-0C7B7F0776BC}" srcOrd="1" destOrd="0" presId="urn:microsoft.com/office/officeart/2005/8/layout/orgChart1"/>
    <dgm:cxn modelId="{045F73D4-9FE5-4278-AD8F-18034E5771B7}" type="presOf" srcId="{759D7BBC-41D9-4A54-ADCE-3864F78AACF5}" destId="{E09FBD18-C651-4737-89FF-BC4E9DDEE9DC}" srcOrd="0" destOrd="0" presId="urn:microsoft.com/office/officeart/2005/8/layout/orgChart1"/>
    <dgm:cxn modelId="{650BD7D6-775C-4CA7-A5A1-756D50A9877C}" type="presOf" srcId="{A0F040D3-9F48-47F1-AF4D-3D1DF47891D8}" destId="{032FB7D7-C085-4D2E-80AC-D6AF089F57D6}" srcOrd="0" destOrd="0" presId="urn:microsoft.com/office/officeart/2005/8/layout/orgChart1"/>
    <dgm:cxn modelId="{DA3DC3DA-5771-4B4F-8644-8130FFE9CD60}" type="presOf" srcId="{80E25929-E6B5-4E18-A1FA-65C68A128AFC}" destId="{B1F52368-BDBC-4866-814B-2FE1F90FA82B}" srcOrd="0" destOrd="0" presId="urn:microsoft.com/office/officeart/2005/8/layout/orgChart1"/>
    <dgm:cxn modelId="{936873DE-307E-4212-944C-74F443F24339}" type="presOf" srcId="{3F2FBE1B-CCC4-483F-9359-A50BD2978FDC}" destId="{DBC99B96-8120-4BD1-90DC-1F01C3EE26E9}" srcOrd="0" destOrd="0" presId="urn:microsoft.com/office/officeart/2005/8/layout/orgChart1"/>
    <dgm:cxn modelId="{FB4680DE-D503-487E-885D-730FB7D84B66}" type="presOf" srcId="{4F383BC9-EBB3-4EC3-AE48-D787220BE4C2}" destId="{63CF1C28-6EAB-498F-8819-18B91C47C1A2}" srcOrd="0" destOrd="0" presId="urn:microsoft.com/office/officeart/2005/8/layout/orgChart1"/>
    <dgm:cxn modelId="{85BD53E0-DAC1-4FF2-B3BB-DBC02DE56EB6}" type="presOf" srcId="{78B3789F-72BA-47EF-8011-18FBB70638E1}" destId="{A9F6C046-2394-4565-A4C8-B5799EB31E55}" srcOrd="0" destOrd="0" presId="urn:microsoft.com/office/officeart/2005/8/layout/orgChart1"/>
    <dgm:cxn modelId="{B7F90AE7-7292-40CB-B43E-D522281D850F}" type="presOf" srcId="{4F383BC9-EBB3-4EC3-AE48-D787220BE4C2}" destId="{A1F36693-4A06-4BBB-AD19-57A64C9BF09A}" srcOrd="1" destOrd="0" presId="urn:microsoft.com/office/officeart/2005/8/layout/orgChart1"/>
    <dgm:cxn modelId="{224614EA-D81C-4B43-8D7A-5C4A963BE938}" type="presOf" srcId="{DC29DBEF-915F-49E4-A6C5-EBEBB0DB0851}" destId="{198A45D0-D336-4A7F-9723-3F6CCDCD3742}" srcOrd="0" destOrd="0" presId="urn:microsoft.com/office/officeart/2005/8/layout/orgChart1"/>
    <dgm:cxn modelId="{17F4FEEB-7A17-4502-931B-2D14EA202808}" type="presOf" srcId="{5A5A8C1C-1ED1-4A4E-ACE8-05344A63491D}" destId="{DF93CE30-A9B1-4238-867E-63FA7351F13D}" srcOrd="0" destOrd="0" presId="urn:microsoft.com/office/officeart/2005/8/layout/orgChart1"/>
    <dgm:cxn modelId="{4EEC0BEC-969A-4464-89E4-96F97E1053ED}" type="presOf" srcId="{63854AFC-35B8-49E3-AC74-C177B062F480}" destId="{4E56B0A0-408A-487C-BD6F-C5B119705E03}" srcOrd="1" destOrd="0" presId="urn:microsoft.com/office/officeart/2005/8/layout/orgChart1"/>
    <dgm:cxn modelId="{004955F0-814D-4994-873C-19ACBDF0D9AE}" srcId="{774E209E-DB73-40A3-BCFD-11245A228986}" destId="{1E650F1E-0856-484B-B1E1-BD3A33483F83}" srcOrd="2" destOrd="0" parTransId="{5A5A8C1C-1ED1-4A4E-ACE8-05344A63491D}" sibTransId="{799A9FA8-60D2-4263-8F6A-4F8BC3C13E2B}"/>
    <dgm:cxn modelId="{D2975EF1-E1B6-4349-BFCE-B3F5E6F1EEB4}" srcId="{774E209E-DB73-40A3-BCFD-11245A228986}" destId="{4F383BC9-EBB3-4EC3-AE48-D787220BE4C2}" srcOrd="3" destOrd="0" parTransId="{71AFA1DB-571A-442A-90C6-3398B33252D8}" sibTransId="{053990A1-4858-4AF7-9967-BBF5D9264DD6}"/>
    <dgm:cxn modelId="{C5A817F3-12D0-4244-BCC7-627832DB8F17}" type="presOf" srcId="{2E44EFF1-53C7-4CC0-85E7-62DC4031F791}" destId="{A6BC35E1-C1C6-4B4F-989F-7C4AE6F50B57}" srcOrd="0" destOrd="0" presId="urn:microsoft.com/office/officeart/2005/8/layout/orgChart1"/>
    <dgm:cxn modelId="{EAF632F3-3B3B-48AF-A8C8-1F1D0D958CB0}" type="presOf" srcId="{FB27E4AD-CD52-4790-988B-EC5D93770C00}" destId="{2F963CA4-76C7-4C14-BE3E-517F5DFB5D22}" srcOrd="0" destOrd="0" presId="urn:microsoft.com/office/officeart/2005/8/layout/orgChart1"/>
    <dgm:cxn modelId="{75B437F3-F948-4760-B06B-4C4DCA07C0AE}" type="presOf" srcId="{C3364B40-8DAE-4FAD-96A2-85C4880A559C}" destId="{866A7C7C-EACA-483F-9819-1ABDC92CA2ED}" srcOrd="0" destOrd="0" presId="urn:microsoft.com/office/officeart/2005/8/layout/orgChart1"/>
    <dgm:cxn modelId="{DAA8FAF3-2D54-4740-9CAD-2B60C1562938}" type="presOf" srcId="{2F13BE5B-1A28-4E92-A6C0-DC350B8ADDED}" destId="{A6FED72C-234E-47A8-B5C6-759A7E8D4F28}" srcOrd="0" destOrd="0" presId="urn:microsoft.com/office/officeart/2005/8/layout/orgChart1"/>
    <dgm:cxn modelId="{10B083F4-7180-4BED-888D-71005533AC0F}" type="presOf" srcId="{63854AFC-35B8-49E3-AC74-C177B062F480}" destId="{4C2B872F-165F-41F9-841A-FCE5E6B4BDDB}" srcOrd="0" destOrd="0" presId="urn:microsoft.com/office/officeart/2005/8/layout/orgChart1"/>
    <dgm:cxn modelId="{0D078AF5-ED31-4A7F-9CB7-7A8E6C0D09F6}" type="presOf" srcId="{774E209E-DB73-40A3-BCFD-11245A228986}" destId="{57A2FDDF-96DD-415E-B047-8B88A11D6953}" srcOrd="1" destOrd="0" presId="urn:microsoft.com/office/officeart/2005/8/layout/orgChart1"/>
    <dgm:cxn modelId="{EFD23EF7-36A9-4D85-9AE4-58F46ADC3783}" srcId="{EE15DED4-3B58-46C3-A8E2-5F304AF3F984}" destId="{774E209E-DB73-40A3-BCFD-11245A228986}" srcOrd="0" destOrd="0" parTransId="{99216650-E245-43C0-B93B-B85F69682007}" sibTransId="{B88BDD06-00AD-4C4E-A881-ED786ABE3F9C}"/>
    <dgm:cxn modelId="{4F79C6F7-CF08-4FD9-8730-37F1CEC18742}" type="presOf" srcId="{1E650F1E-0856-484B-B1E1-BD3A33483F83}" destId="{2A8BB491-5BA3-4280-8DB8-A0430B0235D0}" srcOrd="0" destOrd="0" presId="urn:microsoft.com/office/officeart/2005/8/layout/orgChart1"/>
    <dgm:cxn modelId="{36F91EFA-4156-43CA-B056-E0F69AAF3644}" type="presOf" srcId="{A095101A-F1D2-4338-9E8E-2949F0C07500}" destId="{9FB1D329-4CE9-4073-BB89-70F8DB6B945B}" srcOrd="0" destOrd="0" presId="urn:microsoft.com/office/officeart/2005/8/layout/orgChart1"/>
    <dgm:cxn modelId="{AAB417FF-6B12-46A1-AD14-1DB6B1BF2C5D}" srcId="{5DE2536E-DACB-4862-A88F-BB3CDE78F6BE}" destId="{5053570C-78B2-4D87-9267-488C7EA1E467}" srcOrd="2" destOrd="0" parTransId="{DC29DBEF-915F-49E4-A6C5-EBEBB0DB0851}" sibTransId="{14EB8137-01C5-4C6A-8A17-E5665F2D4B51}"/>
    <dgm:cxn modelId="{F2A7BEBD-A70D-4AF9-A7EA-F53830AD8A10}" type="presParOf" srcId="{7FD3D820-9282-47EB-9074-1B319C2B2A2D}" destId="{688352EF-B6A9-4455-9E5F-4581EF3B34C2}" srcOrd="0" destOrd="0" presId="urn:microsoft.com/office/officeart/2005/8/layout/orgChart1"/>
    <dgm:cxn modelId="{4C9EAA0C-0C12-415B-A6CC-506B3D15BF11}" type="presParOf" srcId="{688352EF-B6A9-4455-9E5F-4581EF3B34C2}" destId="{3ABBC6CA-B68D-4A5A-B0A3-F840B9D2F725}" srcOrd="0" destOrd="0" presId="urn:microsoft.com/office/officeart/2005/8/layout/orgChart1"/>
    <dgm:cxn modelId="{A05F57EF-BB0A-4006-8389-39CBCF81F340}" type="presParOf" srcId="{3ABBC6CA-B68D-4A5A-B0A3-F840B9D2F725}" destId="{68BFFC00-6FDB-4C61-85D4-B26D1D8CA131}" srcOrd="0" destOrd="0" presId="urn:microsoft.com/office/officeart/2005/8/layout/orgChart1"/>
    <dgm:cxn modelId="{1F84A42A-99B9-4744-AA3A-CCDBD19F3EC7}" type="presParOf" srcId="{3ABBC6CA-B68D-4A5A-B0A3-F840B9D2F725}" destId="{57A2FDDF-96DD-415E-B047-8B88A11D6953}" srcOrd="1" destOrd="0" presId="urn:microsoft.com/office/officeart/2005/8/layout/orgChart1"/>
    <dgm:cxn modelId="{2F13D56F-DF9D-4084-9042-174B174B2888}" type="presParOf" srcId="{688352EF-B6A9-4455-9E5F-4581EF3B34C2}" destId="{8DB47D6B-EC7B-4EAB-BB74-6C36329C8C8F}" srcOrd="1" destOrd="0" presId="urn:microsoft.com/office/officeart/2005/8/layout/orgChart1"/>
    <dgm:cxn modelId="{E477B728-C859-48EE-96E1-51413AF04B96}" type="presParOf" srcId="{8DB47D6B-EC7B-4EAB-BB74-6C36329C8C8F}" destId="{DC02F803-1634-4BCC-9D31-6DE631909B27}" srcOrd="0" destOrd="0" presId="urn:microsoft.com/office/officeart/2005/8/layout/orgChart1"/>
    <dgm:cxn modelId="{F499FA92-AEAD-4898-9BFE-A6A819ED8D03}" type="presParOf" srcId="{8DB47D6B-EC7B-4EAB-BB74-6C36329C8C8F}" destId="{05D64BBC-05EF-44CF-9CAB-9DE8B8CF6A5E}" srcOrd="1" destOrd="0" presId="urn:microsoft.com/office/officeart/2005/8/layout/orgChart1"/>
    <dgm:cxn modelId="{D97468E1-D91A-4699-9089-DD05C15E5264}" type="presParOf" srcId="{05D64BBC-05EF-44CF-9CAB-9DE8B8CF6A5E}" destId="{2CD75385-1608-48DA-8F11-CE989900982E}" srcOrd="0" destOrd="0" presId="urn:microsoft.com/office/officeart/2005/8/layout/orgChart1"/>
    <dgm:cxn modelId="{AA632CBE-2072-409D-9BFC-E0A2B30300E5}" type="presParOf" srcId="{2CD75385-1608-48DA-8F11-CE989900982E}" destId="{08D40E40-3397-4D70-AA96-81DC76714E8B}" srcOrd="0" destOrd="0" presId="urn:microsoft.com/office/officeart/2005/8/layout/orgChart1"/>
    <dgm:cxn modelId="{3F20A1A5-85B6-481F-B558-F13606D3E145}" type="presParOf" srcId="{2CD75385-1608-48DA-8F11-CE989900982E}" destId="{06FF4CE9-4434-4FD7-8A9E-B25409DFA334}" srcOrd="1" destOrd="0" presId="urn:microsoft.com/office/officeart/2005/8/layout/orgChart1"/>
    <dgm:cxn modelId="{6AA59720-B1A3-42E9-BD45-46D3AA2D4765}" type="presParOf" srcId="{05D64BBC-05EF-44CF-9CAB-9DE8B8CF6A5E}" destId="{DE6465BC-9A70-4793-9E51-AEF057EF5B01}" srcOrd="1" destOrd="0" presId="urn:microsoft.com/office/officeart/2005/8/layout/orgChart1"/>
    <dgm:cxn modelId="{AA3F6071-BD4E-492F-B689-048B8C74E1F5}" type="presParOf" srcId="{DE6465BC-9A70-4793-9E51-AEF057EF5B01}" destId="{F01464DC-99CD-42A1-809D-48D92171F1E8}" srcOrd="0" destOrd="0" presId="urn:microsoft.com/office/officeart/2005/8/layout/orgChart1"/>
    <dgm:cxn modelId="{43B172DE-8016-489B-896C-E19D42076043}" type="presParOf" srcId="{DE6465BC-9A70-4793-9E51-AEF057EF5B01}" destId="{E142C41C-B5CD-49D8-9488-4549F7D8CAC5}" srcOrd="1" destOrd="0" presId="urn:microsoft.com/office/officeart/2005/8/layout/orgChart1"/>
    <dgm:cxn modelId="{EF2F4A50-C3E0-4BBA-9A6D-DB40E1EE610A}" type="presParOf" srcId="{E142C41C-B5CD-49D8-9488-4549F7D8CAC5}" destId="{58C9510F-8CF5-413D-A3A5-A99913959411}" srcOrd="0" destOrd="0" presId="urn:microsoft.com/office/officeart/2005/8/layout/orgChart1"/>
    <dgm:cxn modelId="{711CDF6F-D12D-48E1-A41B-18489A4D544A}" type="presParOf" srcId="{58C9510F-8CF5-413D-A3A5-A99913959411}" destId="{909B46CB-2C82-4530-A8EB-C4A6EF29D4CD}" srcOrd="0" destOrd="0" presId="urn:microsoft.com/office/officeart/2005/8/layout/orgChart1"/>
    <dgm:cxn modelId="{E175A818-4FDF-4C3D-8399-D4C6F2084E1E}" type="presParOf" srcId="{58C9510F-8CF5-413D-A3A5-A99913959411}" destId="{675E327E-204D-4C42-AEF5-446B3D266D63}" srcOrd="1" destOrd="0" presId="urn:microsoft.com/office/officeart/2005/8/layout/orgChart1"/>
    <dgm:cxn modelId="{DAFBE35F-ABC4-4ECF-8EBF-2667590D370B}" type="presParOf" srcId="{E142C41C-B5CD-49D8-9488-4549F7D8CAC5}" destId="{B785FB29-0F6E-4567-B1BB-AB02ABDD4479}" srcOrd="1" destOrd="0" presId="urn:microsoft.com/office/officeart/2005/8/layout/orgChart1"/>
    <dgm:cxn modelId="{8B612B19-8DCE-4B04-8B46-0EB97230E37E}" type="presParOf" srcId="{E142C41C-B5CD-49D8-9488-4549F7D8CAC5}" destId="{D045E5A6-3832-400B-95A8-53F5A4C45585}" srcOrd="2" destOrd="0" presId="urn:microsoft.com/office/officeart/2005/8/layout/orgChart1"/>
    <dgm:cxn modelId="{6AB5860B-ED1E-4776-9DB9-1CD9B82BB60B}" type="presParOf" srcId="{DE6465BC-9A70-4793-9E51-AEF057EF5B01}" destId="{A6FED72C-234E-47A8-B5C6-759A7E8D4F28}" srcOrd="2" destOrd="0" presId="urn:microsoft.com/office/officeart/2005/8/layout/orgChart1"/>
    <dgm:cxn modelId="{BCEF0202-AD78-4703-A15C-D412C121A7D1}" type="presParOf" srcId="{DE6465BC-9A70-4793-9E51-AEF057EF5B01}" destId="{ECB8DF6C-3200-4553-9115-BD3D0FB53FAC}" srcOrd="3" destOrd="0" presId="urn:microsoft.com/office/officeart/2005/8/layout/orgChart1"/>
    <dgm:cxn modelId="{D766658F-F6E1-4818-84DA-038A72DA56FE}" type="presParOf" srcId="{ECB8DF6C-3200-4553-9115-BD3D0FB53FAC}" destId="{8C33CF52-7470-4ED8-A763-3CA7A5CE0712}" srcOrd="0" destOrd="0" presId="urn:microsoft.com/office/officeart/2005/8/layout/orgChart1"/>
    <dgm:cxn modelId="{0937C31E-E084-4506-8FBB-82FB32FBBCE2}" type="presParOf" srcId="{8C33CF52-7470-4ED8-A763-3CA7A5CE0712}" destId="{6E368E49-72B6-4724-B758-8643673D3FEA}" srcOrd="0" destOrd="0" presId="urn:microsoft.com/office/officeart/2005/8/layout/orgChart1"/>
    <dgm:cxn modelId="{60EEC633-7A02-4A42-8554-CEE387E354AF}" type="presParOf" srcId="{8C33CF52-7470-4ED8-A763-3CA7A5CE0712}" destId="{8C7AA115-8FDF-4CF7-86A9-15251616AC66}" srcOrd="1" destOrd="0" presId="urn:microsoft.com/office/officeart/2005/8/layout/orgChart1"/>
    <dgm:cxn modelId="{A5BD3388-A393-4B53-B75A-C159FD2598A9}" type="presParOf" srcId="{ECB8DF6C-3200-4553-9115-BD3D0FB53FAC}" destId="{05A68DA2-4F69-4A5C-8B78-DDBBE6BCD558}" srcOrd="1" destOrd="0" presId="urn:microsoft.com/office/officeart/2005/8/layout/orgChart1"/>
    <dgm:cxn modelId="{D3DD9A96-7C2F-4F50-8E75-02F61C7AE1A1}" type="presParOf" srcId="{ECB8DF6C-3200-4553-9115-BD3D0FB53FAC}" destId="{72233973-8554-4466-AD97-B6512527F16D}" srcOrd="2" destOrd="0" presId="urn:microsoft.com/office/officeart/2005/8/layout/orgChart1"/>
    <dgm:cxn modelId="{4F6F0B12-BFE8-464B-A2FA-FEB84FBED103}" type="presParOf" srcId="{DE6465BC-9A70-4793-9E51-AEF057EF5B01}" destId="{198A45D0-D336-4A7F-9723-3F6CCDCD3742}" srcOrd="4" destOrd="0" presId="urn:microsoft.com/office/officeart/2005/8/layout/orgChart1"/>
    <dgm:cxn modelId="{BB9E34FD-8C52-4142-8C1C-2CB5C428F919}" type="presParOf" srcId="{DE6465BC-9A70-4793-9E51-AEF057EF5B01}" destId="{365E377C-5492-4842-9A47-2A5C2B7AEF05}" srcOrd="5" destOrd="0" presId="urn:microsoft.com/office/officeart/2005/8/layout/orgChart1"/>
    <dgm:cxn modelId="{DE879645-13DD-4300-9229-F1381B8EC3E9}" type="presParOf" srcId="{365E377C-5492-4842-9A47-2A5C2B7AEF05}" destId="{29A7CCA1-8EBF-49FC-9A21-218840EB29FC}" srcOrd="0" destOrd="0" presId="urn:microsoft.com/office/officeart/2005/8/layout/orgChart1"/>
    <dgm:cxn modelId="{FB08ECBC-352D-4642-B15A-7EE67CD7F595}" type="presParOf" srcId="{29A7CCA1-8EBF-49FC-9A21-218840EB29FC}" destId="{7A66F6C0-537C-422E-A134-535BD0E47966}" srcOrd="0" destOrd="0" presId="urn:microsoft.com/office/officeart/2005/8/layout/orgChart1"/>
    <dgm:cxn modelId="{BA6DD07D-627D-49D5-B075-E6ED52095E30}" type="presParOf" srcId="{29A7CCA1-8EBF-49FC-9A21-218840EB29FC}" destId="{C33EC1C9-F97A-407E-BC95-FE357DBE50FD}" srcOrd="1" destOrd="0" presId="urn:microsoft.com/office/officeart/2005/8/layout/orgChart1"/>
    <dgm:cxn modelId="{0F832F36-3248-4C09-8056-14E883872097}" type="presParOf" srcId="{365E377C-5492-4842-9A47-2A5C2B7AEF05}" destId="{2A634A41-052A-4B62-92AE-B86B1CF8809E}" srcOrd="1" destOrd="0" presId="urn:microsoft.com/office/officeart/2005/8/layout/orgChart1"/>
    <dgm:cxn modelId="{EA128028-8F0F-4DCB-925C-2F05E58C4748}" type="presParOf" srcId="{365E377C-5492-4842-9A47-2A5C2B7AEF05}" destId="{B2FA0E28-138C-43F4-9A55-A3BDE3A60130}" srcOrd="2" destOrd="0" presId="urn:microsoft.com/office/officeart/2005/8/layout/orgChart1"/>
    <dgm:cxn modelId="{C6EB714D-5BBE-4674-82F9-4E970173B6B8}" type="presParOf" srcId="{DE6465BC-9A70-4793-9E51-AEF057EF5B01}" destId="{E09FBD18-C651-4737-89FF-BC4E9DDEE9DC}" srcOrd="6" destOrd="0" presId="urn:microsoft.com/office/officeart/2005/8/layout/orgChart1"/>
    <dgm:cxn modelId="{FA0E7875-3E4F-465B-A619-CD3AB44DBAF2}" type="presParOf" srcId="{DE6465BC-9A70-4793-9E51-AEF057EF5B01}" destId="{217EAA16-F95C-47BC-BB41-725C669DB92C}" srcOrd="7" destOrd="0" presId="urn:microsoft.com/office/officeart/2005/8/layout/orgChart1"/>
    <dgm:cxn modelId="{68A6A639-EC91-45F3-B067-6B1A256AEBD3}" type="presParOf" srcId="{217EAA16-F95C-47BC-BB41-725C669DB92C}" destId="{0F642D74-DDD2-463D-930C-E3DCAFC44505}" srcOrd="0" destOrd="0" presId="urn:microsoft.com/office/officeart/2005/8/layout/orgChart1"/>
    <dgm:cxn modelId="{3A1B4803-E5E5-45A9-AAC3-86E7B6ADCD1F}" type="presParOf" srcId="{0F642D74-DDD2-463D-930C-E3DCAFC44505}" destId="{5EB80FF6-A297-4478-AE5F-3FDA96F3D401}" srcOrd="0" destOrd="0" presId="urn:microsoft.com/office/officeart/2005/8/layout/orgChart1"/>
    <dgm:cxn modelId="{0D7CEB6A-E2E4-41A5-87DA-A80C74C5E9B9}" type="presParOf" srcId="{0F642D74-DDD2-463D-930C-E3DCAFC44505}" destId="{54428603-F481-4DB5-8C02-6ADE4DC40A23}" srcOrd="1" destOrd="0" presId="urn:microsoft.com/office/officeart/2005/8/layout/orgChart1"/>
    <dgm:cxn modelId="{B198C002-EF3C-4951-86C5-BB4EA7DF44CF}" type="presParOf" srcId="{217EAA16-F95C-47BC-BB41-725C669DB92C}" destId="{EE753C4A-AABC-4C90-92E3-6938B5D972E6}" srcOrd="1" destOrd="0" presId="urn:microsoft.com/office/officeart/2005/8/layout/orgChart1"/>
    <dgm:cxn modelId="{3BF6AB76-FAB4-4629-9B73-7BDF4BD1A7C3}" type="presParOf" srcId="{217EAA16-F95C-47BC-BB41-725C669DB92C}" destId="{5050021F-DC90-4614-AF33-55097B798555}" srcOrd="2" destOrd="0" presId="urn:microsoft.com/office/officeart/2005/8/layout/orgChart1"/>
    <dgm:cxn modelId="{E6BD79FB-8282-4FCD-B05F-1E09B6C3B57A}" type="presParOf" srcId="{05D64BBC-05EF-44CF-9CAB-9DE8B8CF6A5E}" destId="{116575F6-FEE7-41C3-BD6E-79079858C886}" srcOrd="2" destOrd="0" presId="urn:microsoft.com/office/officeart/2005/8/layout/orgChart1"/>
    <dgm:cxn modelId="{CB1F0FAF-783E-4ED7-BD99-129428A2DA89}" type="presParOf" srcId="{8DB47D6B-EC7B-4EAB-BB74-6C36329C8C8F}" destId="{A6BC35E1-C1C6-4B4F-989F-7C4AE6F50B57}" srcOrd="2" destOrd="0" presId="urn:microsoft.com/office/officeart/2005/8/layout/orgChart1"/>
    <dgm:cxn modelId="{B90A3A73-3609-4D45-9416-75D35B48F1C4}" type="presParOf" srcId="{8DB47D6B-EC7B-4EAB-BB74-6C36329C8C8F}" destId="{7A78B931-FA22-43CF-B2B1-41977232FF31}" srcOrd="3" destOrd="0" presId="urn:microsoft.com/office/officeart/2005/8/layout/orgChart1"/>
    <dgm:cxn modelId="{78CEE24F-EAA4-4E50-815D-B8D508E68886}" type="presParOf" srcId="{7A78B931-FA22-43CF-B2B1-41977232FF31}" destId="{305215E1-F776-4BDB-A077-7D75AB4E5D85}" srcOrd="0" destOrd="0" presId="urn:microsoft.com/office/officeart/2005/8/layout/orgChart1"/>
    <dgm:cxn modelId="{9C03032C-C748-4AFD-A3F3-C52795B2DBDC}" type="presParOf" srcId="{305215E1-F776-4BDB-A077-7D75AB4E5D85}" destId="{7FC11B80-1560-4AAA-9DDE-ECDD0C320254}" srcOrd="0" destOrd="0" presId="urn:microsoft.com/office/officeart/2005/8/layout/orgChart1"/>
    <dgm:cxn modelId="{67460A26-7EBC-4D06-A8CB-B3102CD03D08}" type="presParOf" srcId="{305215E1-F776-4BDB-A077-7D75AB4E5D85}" destId="{198A2EF2-F9F4-4021-800D-024DE387071B}" srcOrd="1" destOrd="0" presId="urn:microsoft.com/office/officeart/2005/8/layout/orgChart1"/>
    <dgm:cxn modelId="{4C4EA38F-E988-46BF-A4F8-861648E83A62}" type="presParOf" srcId="{7A78B931-FA22-43CF-B2B1-41977232FF31}" destId="{D8C9A5CE-51F4-40C6-AC28-AE2E624AF2FF}" srcOrd="1" destOrd="0" presId="urn:microsoft.com/office/officeart/2005/8/layout/orgChart1"/>
    <dgm:cxn modelId="{3279F286-E50E-429E-99CC-84D02783351D}" type="presParOf" srcId="{D8C9A5CE-51F4-40C6-AC28-AE2E624AF2FF}" destId="{7CED4E7E-908F-46E6-A1E8-15CC83E5AF9A}" srcOrd="0" destOrd="0" presId="urn:microsoft.com/office/officeart/2005/8/layout/orgChart1"/>
    <dgm:cxn modelId="{3B5615C5-6E1B-4D7B-BE96-77D9FDDAD556}" type="presParOf" srcId="{D8C9A5CE-51F4-40C6-AC28-AE2E624AF2FF}" destId="{78EFB925-25C4-46A4-9D43-32D4CE4379A4}" srcOrd="1" destOrd="0" presId="urn:microsoft.com/office/officeart/2005/8/layout/orgChart1"/>
    <dgm:cxn modelId="{85F7FBB8-276A-4962-8D6F-BD4A236A2296}" type="presParOf" srcId="{78EFB925-25C4-46A4-9D43-32D4CE4379A4}" destId="{26D092E4-C382-42CB-9660-45B2C9A79BB9}" srcOrd="0" destOrd="0" presId="urn:microsoft.com/office/officeart/2005/8/layout/orgChart1"/>
    <dgm:cxn modelId="{A46F517F-06D3-4BF0-B4D4-9D12A4D6E3AE}" type="presParOf" srcId="{26D092E4-C382-42CB-9660-45B2C9A79BB9}" destId="{4C2B872F-165F-41F9-841A-FCE5E6B4BDDB}" srcOrd="0" destOrd="0" presId="urn:microsoft.com/office/officeart/2005/8/layout/orgChart1"/>
    <dgm:cxn modelId="{94D036F7-F477-48CF-B680-1E8547D0C6B7}" type="presParOf" srcId="{26D092E4-C382-42CB-9660-45B2C9A79BB9}" destId="{4E56B0A0-408A-487C-BD6F-C5B119705E03}" srcOrd="1" destOrd="0" presId="urn:microsoft.com/office/officeart/2005/8/layout/orgChart1"/>
    <dgm:cxn modelId="{8C8496D4-7588-4F98-A008-D4784CC3BC79}" type="presParOf" srcId="{78EFB925-25C4-46A4-9D43-32D4CE4379A4}" destId="{89EE5C6D-B6E9-4FC1-AF3E-01A303AC2335}" srcOrd="1" destOrd="0" presId="urn:microsoft.com/office/officeart/2005/8/layout/orgChart1"/>
    <dgm:cxn modelId="{28D45111-0B2F-4F3C-9DA7-7CB8B1861A86}" type="presParOf" srcId="{78EFB925-25C4-46A4-9D43-32D4CE4379A4}" destId="{60DB0DD8-EA22-4BD9-A338-724EB1824905}" srcOrd="2" destOrd="0" presId="urn:microsoft.com/office/officeart/2005/8/layout/orgChart1"/>
    <dgm:cxn modelId="{AF7D9E86-EF40-482A-858E-4F6BEF73F66F}" type="presParOf" srcId="{D8C9A5CE-51F4-40C6-AC28-AE2E624AF2FF}" destId="{2F963CA4-76C7-4C14-BE3E-517F5DFB5D22}" srcOrd="2" destOrd="0" presId="urn:microsoft.com/office/officeart/2005/8/layout/orgChart1"/>
    <dgm:cxn modelId="{DF57583E-7767-4A0C-A395-1F0E95BAE205}" type="presParOf" srcId="{D8C9A5CE-51F4-40C6-AC28-AE2E624AF2FF}" destId="{589340BF-EEB1-4DE0-974F-728C47EACB92}" srcOrd="3" destOrd="0" presId="urn:microsoft.com/office/officeart/2005/8/layout/orgChart1"/>
    <dgm:cxn modelId="{D340B7AA-A3B3-48FB-8923-36F9CC69455E}" type="presParOf" srcId="{589340BF-EEB1-4DE0-974F-728C47EACB92}" destId="{C87FE03A-26D3-40B0-9CB5-57CF0D9D9911}" srcOrd="0" destOrd="0" presId="urn:microsoft.com/office/officeart/2005/8/layout/orgChart1"/>
    <dgm:cxn modelId="{E306BB8B-B5AB-4B84-BF15-38861A46AEF9}" type="presParOf" srcId="{C87FE03A-26D3-40B0-9CB5-57CF0D9D9911}" destId="{A8CC9930-A123-463B-B616-37C3927A0608}" srcOrd="0" destOrd="0" presId="urn:microsoft.com/office/officeart/2005/8/layout/orgChart1"/>
    <dgm:cxn modelId="{F976197C-C0DD-40F4-A645-8E0A4F4D0410}" type="presParOf" srcId="{C87FE03A-26D3-40B0-9CB5-57CF0D9D9911}" destId="{EEECC6CB-6FAF-4914-BD61-11CC9887F304}" srcOrd="1" destOrd="0" presId="urn:microsoft.com/office/officeart/2005/8/layout/orgChart1"/>
    <dgm:cxn modelId="{0CD5C61E-4E24-43A1-8A78-BABBA24D8815}" type="presParOf" srcId="{589340BF-EEB1-4DE0-974F-728C47EACB92}" destId="{3D0EA2FC-307F-41A7-9E62-16EA76B61C62}" srcOrd="1" destOrd="0" presId="urn:microsoft.com/office/officeart/2005/8/layout/orgChart1"/>
    <dgm:cxn modelId="{B7A89B3C-95B3-429E-AD01-B68097035420}" type="presParOf" srcId="{589340BF-EEB1-4DE0-974F-728C47EACB92}" destId="{FA421546-C51D-4A4E-8B05-9E3E5495DC04}" srcOrd="2" destOrd="0" presId="urn:microsoft.com/office/officeart/2005/8/layout/orgChart1"/>
    <dgm:cxn modelId="{256D29B5-72D8-42A4-B568-824C4156AE37}" type="presParOf" srcId="{7A78B931-FA22-43CF-B2B1-41977232FF31}" destId="{E650F618-3862-4AF8-83F0-273C9F4B4414}" srcOrd="2" destOrd="0" presId="urn:microsoft.com/office/officeart/2005/8/layout/orgChart1"/>
    <dgm:cxn modelId="{B49FF301-C1CA-4EE9-BC27-5842ECF641FC}" type="presParOf" srcId="{8DB47D6B-EC7B-4EAB-BB74-6C36329C8C8F}" destId="{DF93CE30-A9B1-4238-867E-63FA7351F13D}" srcOrd="4" destOrd="0" presId="urn:microsoft.com/office/officeart/2005/8/layout/orgChart1"/>
    <dgm:cxn modelId="{6B7E0141-09B1-4966-AEEE-678010AB128F}" type="presParOf" srcId="{8DB47D6B-EC7B-4EAB-BB74-6C36329C8C8F}" destId="{3697C362-19C1-4530-B8D6-FC193F8A4A3A}" srcOrd="5" destOrd="0" presId="urn:microsoft.com/office/officeart/2005/8/layout/orgChart1"/>
    <dgm:cxn modelId="{4A9C9374-AEE7-41F8-87AC-67F6020C71DD}" type="presParOf" srcId="{3697C362-19C1-4530-B8D6-FC193F8A4A3A}" destId="{C568F61B-CAD4-403B-9298-792B3889A16A}" srcOrd="0" destOrd="0" presId="urn:microsoft.com/office/officeart/2005/8/layout/orgChart1"/>
    <dgm:cxn modelId="{4B4C8D31-1667-4678-98FC-428D3EF3F3B1}" type="presParOf" srcId="{C568F61B-CAD4-403B-9298-792B3889A16A}" destId="{2A8BB491-5BA3-4280-8DB8-A0430B0235D0}" srcOrd="0" destOrd="0" presId="urn:microsoft.com/office/officeart/2005/8/layout/orgChart1"/>
    <dgm:cxn modelId="{F55256C6-E09E-458B-95D7-1A535883553F}" type="presParOf" srcId="{C568F61B-CAD4-403B-9298-792B3889A16A}" destId="{2687FC2C-200F-45E5-AA87-0C7B7F0776BC}" srcOrd="1" destOrd="0" presId="urn:microsoft.com/office/officeart/2005/8/layout/orgChart1"/>
    <dgm:cxn modelId="{D22355A2-C5EF-4184-8D81-6D82C17F7504}" type="presParOf" srcId="{3697C362-19C1-4530-B8D6-FC193F8A4A3A}" destId="{A227568C-6655-4B76-BD81-9DE80868D0DA}" srcOrd="1" destOrd="0" presId="urn:microsoft.com/office/officeart/2005/8/layout/orgChart1"/>
    <dgm:cxn modelId="{DF55EB16-1866-49F8-BAEA-950AB17B1CED}" type="presParOf" srcId="{A227568C-6655-4B76-BD81-9DE80868D0DA}" destId="{CE6E52FC-5AEB-4DC8-96D2-85C36124E6D3}" srcOrd="0" destOrd="0" presId="urn:microsoft.com/office/officeart/2005/8/layout/orgChart1"/>
    <dgm:cxn modelId="{A3ADD8C0-A4DE-42D4-8BB3-26402F66274E}" type="presParOf" srcId="{A227568C-6655-4B76-BD81-9DE80868D0DA}" destId="{70E77584-E208-4C51-A09C-BCED03EE4312}" srcOrd="1" destOrd="0" presId="urn:microsoft.com/office/officeart/2005/8/layout/orgChart1"/>
    <dgm:cxn modelId="{A4499C50-5C3F-4DB1-9A76-4C5A582ECCFD}" type="presParOf" srcId="{70E77584-E208-4C51-A09C-BCED03EE4312}" destId="{C2363A9A-1B83-4BC2-A84D-00DD381501C7}" srcOrd="0" destOrd="0" presId="urn:microsoft.com/office/officeart/2005/8/layout/orgChart1"/>
    <dgm:cxn modelId="{FE9DA4EC-E79E-434B-917D-D78E1B5E821C}" type="presParOf" srcId="{C2363A9A-1B83-4BC2-A84D-00DD381501C7}" destId="{FABBF985-8A92-4B71-BBB6-C9AA439EDF10}" srcOrd="0" destOrd="0" presId="urn:microsoft.com/office/officeart/2005/8/layout/orgChart1"/>
    <dgm:cxn modelId="{37354873-7FC1-45FD-BB5A-B9195139DD1B}" type="presParOf" srcId="{C2363A9A-1B83-4BC2-A84D-00DD381501C7}" destId="{070E0AA5-FE08-40CC-8B5B-B2ACB20CEE3C}" srcOrd="1" destOrd="0" presId="urn:microsoft.com/office/officeart/2005/8/layout/orgChart1"/>
    <dgm:cxn modelId="{E41949A7-4262-4BB2-8743-7D7CF5C31D87}" type="presParOf" srcId="{70E77584-E208-4C51-A09C-BCED03EE4312}" destId="{4D596D13-9F03-4D5B-97EC-652710483850}" srcOrd="1" destOrd="0" presId="urn:microsoft.com/office/officeart/2005/8/layout/orgChart1"/>
    <dgm:cxn modelId="{CDC30A41-9982-4059-879F-91C4179BE827}" type="presParOf" srcId="{70E77584-E208-4C51-A09C-BCED03EE4312}" destId="{45696742-D576-4825-8496-9CF4F4412C8A}" srcOrd="2" destOrd="0" presId="urn:microsoft.com/office/officeart/2005/8/layout/orgChart1"/>
    <dgm:cxn modelId="{5EA759B9-1235-4D92-986D-DE8179241273}" type="presParOf" srcId="{A227568C-6655-4B76-BD81-9DE80868D0DA}" destId="{096C0989-C4F4-44F5-A1C8-C48B18CCCE73}" srcOrd="2" destOrd="0" presId="urn:microsoft.com/office/officeart/2005/8/layout/orgChart1"/>
    <dgm:cxn modelId="{15A2E939-EE52-46EF-9176-07F315E76ACB}" type="presParOf" srcId="{A227568C-6655-4B76-BD81-9DE80868D0DA}" destId="{38939AA1-21A3-47B4-9CDD-4D4C37B3996D}" srcOrd="3" destOrd="0" presId="urn:microsoft.com/office/officeart/2005/8/layout/orgChart1"/>
    <dgm:cxn modelId="{33789490-C929-442C-A98F-6768161F2EC9}" type="presParOf" srcId="{38939AA1-21A3-47B4-9CDD-4D4C37B3996D}" destId="{032DF6A2-A53E-41A7-B052-26509EF32B73}" srcOrd="0" destOrd="0" presId="urn:microsoft.com/office/officeart/2005/8/layout/orgChart1"/>
    <dgm:cxn modelId="{DFD7B88B-4CED-47C8-9636-79611F9E6845}" type="presParOf" srcId="{032DF6A2-A53E-41A7-B052-26509EF32B73}" destId="{A9F6C046-2394-4565-A4C8-B5799EB31E55}" srcOrd="0" destOrd="0" presId="urn:microsoft.com/office/officeart/2005/8/layout/orgChart1"/>
    <dgm:cxn modelId="{ECC48DC3-5DEC-4CB8-A5CD-73CD1F3C3C16}" type="presParOf" srcId="{032DF6A2-A53E-41A7-B052-26509EF32B73}" destId="{E72A8112-712E-4230-A7F3-906358E6B675}" srcOrd="1" destOrd="0" presId="urn:microsoft.com/office/officeart/2005/8/layout/orgChart1"/>
    <dgm:cxn modelId="{4DE7E4EF-CF77-4D02-82BB-613E5728B822}" type="presParOf" srcId="{38939AA1-21A3-47B4-9CDD-4D4C37B3996D}" destId="{9F9F2640-DE07-4A8C-B87E-58AAF7A6A8A5}" srcOrd="1" destOrd="0" presId="urn:microsoft.com/office/officeart/2005/8/layout/orgChart1"/>
    <dgm:cxn modelId="{5C070432-C66E-47F9-85E5-1A4AE69D1BC7}" type="presParOf" srcId="{38939AA1-21A3-47B4-9CDD-4D4C37B3996D}" destId="{ED8C14DF-8B5A-4E45-B655-4EE7F1566F68}" srcOrd="2" destOrd="0" presId="urn:microsoft.com/office/officeart/2005/8/layout/orgChart1"/>
    <dgm:cxn modelId="{1B227744-1636-437F-B7D4-307AC2A3EE3B}" type="presParOf" srcId="{A227568C-6655-4B76-BD81-9DE80868D0DA}" destId="{39739068-BBFC-4D9E-BB8A-8BDDBA238CC7}" srcOrd="4" destOrd="0" presId="urn:microsoft.com/office/officeart/2005/8/layout/orgChart1"/>
    <dgm:cxn modelId="{EA5CAC88-B313-4595-9538-C628F0F43A62}" type="presParOf" srcId="{A227568C-6655-4B76-BD81-9DE80868D0DA}" destId="{B68D2CFE-DAF4-48BB-8C2C-81F1258536B3}" srcOrd="5" destOrd="0" presId="urn:microsoft.com/office/officeart/2005/8/layout/orgChart1"/>
    <dgm:cxn modelId="{D064D161-DDC6-4D46-964A-E466C0BDE127}" type="presParOf" srcId="{B68D2CFE-DAF4-48BB-8C2C-81F1258536B3}" destId="{72A01451-73E5-40BE-BCEF-377F2B9C4279}" srcOrd="0" destOrd="0" presId="urn:microsoft.com/office/officeart/2005/8/layout/orgChart1"/>
    <dgm:cxn modelId="{955D2971-243D-48D9-B487-60B56BBFFAAE}" type="presParOf" srcId="{72A01451-73E5-40BE-BCEF-377F2B9C4279}" destId="{DD7399C2-3DC6-4907-AE98-E7CE551386E0}" srcOrd="0" destOrd="0" presId="urn:microsoft.com/office/officeart/2005/8/layout/orgChart1"/>
    <dgm:cxn modelId="{8091FFC1-C9F7-418E-A923-93AD4C0DEC32}" type="presParOf" srcId="{72A01451-73E5-40BE-BCEF-377F2B9C4279}" destId="{7EA6CF11-C0D3-4133-ACDC-409EEDC53599}" srcOrd="1" destOrd="0" presId="urn:microsoft.com/office/officeart/2005/8/layout/orgChart1"/>
    <dgm:cxn modelId="{1C5D44A7-6479-4049-83F4-09E58E458C9A}" type="presParOf" srcId="{B68D2CFE-DAF4-48BB-8C2C-81F1258536B3}" destId="{D3E39C35-9125-46A3-ACD9-A1127DB104BA}" srcOrd="1" destOrd="0" presId="urn:microsoft.com/office/officeart/2005/8/layout/orgChart1"/>
    <dgm:cxn modelId="{9EC6E9E6-3672-4EE2-9416-DE0FF24B6A09}" type="presParOf" srcId="{B68D2CFE-DAF4-48BB-8C2C-81F1258536B3}" destId="{DE41A1B3-493A-4305-8AC6-450F714EF8EC}" srcOrd="2" destOrd="0" presId="urn:microsoft.com/office/officeart/2005/8/layout/orgChart1"/>
    <dgm:cxn modelId="{F0E9F0CD-94AD-4A22-AB92-9405524A246F}" type="presParOf" srcId="{A227568C-6655-4B76-BD81-9DE80868D0DA}" destId="{DBC99B96-8120-4BD1-90DC-1F01C3EE26E9}" srcOrd="6" destOrd="0" presId="urn:microsoft.com/office/officeart/2005/8/layout/orgChart1"/>
    <dgm:cxn modelId="{7A6DD7E4-CF2B-4623-BFA8-644F87505C52}" type="presParOf" srcId="{A227568C-6655-4B76-BD81-9DE80868D0DA}" destId="{5B782D6F-359A-4FFA-8E9E-7723211B736E}" srcOrd="7" destOrd="0" presId="urn:microsoft.com/office/officeart/2005/8/layout/orgChart1"/>
    <dgm:cxn modelId="{2429EEE4-067D-49F0-AF14-61C92554B573}" type="presParOf" srcId="{5B782D6F-359A-4FFA-8E9E-7723211B736E}" destId="{B530D163-66DC-4AB3-AB8D-01837BFA44DC}" srcOrd="0" destOrd="0" presId="urn:microsoft.com/office/officeart/2005/8/layout/orgChart1"/>
    <dgm:cxn modelId="{8E62E069-A6BB-4F6E-8B7B-84A82D5279C8}" type="presParOf" srcId="{B530D163-66DC-4AB3-AB8D-01837BFA44DC}" destId="{B1F52368-BDBC-4866-814B-2FE1F90FA82B}" srcOrd="0" destOrd="0" presId="urn:microsoft.com/office/officeart/2005/8/layout/orgChart1"/>
    <dgm:cxn modelId="{58BEBC3A-27B4-4E43-A8CF-A94590D57752}" type="presParOf" srcId="{B530D163-66DC-4AB3-AB8D-01837BFA44DC}" destId="{D3FD3093-A8B4-402C-9460-F997FD653E4F}" srcOrd="1" destOrd="0" presId="urn:microsoft.com/office/officeart/2005/8/layout/orgChart1"/>
    <dgm:cxn modelId="{FAF268A0-6D87-45BB-8B4E-29C581DEA5E0}" type="presParOf" srcId="{5B782D6F-359A-4FFA-8E9E-7723211B736E}" destId="{23438628-FDC6-4939-9C87-3EA31A2764EF}" srcOrd="1" destOrd="0" presId="urn:microsoft.com/office/officeart/2005/8/layout/orgChart1"/>
    <dgm:cxn modelId="{FBE3007A-153C-4B29-A3EE-0661D90E7790}" type="presParOf" srcId="{5B782D6F-359A-4FFA-8E9E-7723211B736E}" destId="{2C2D8F8B-A6D1-4449-872B-9E1745DF87AF}" srcOrd="2" destOrd="0" presId="urn:microsoft.com/office/officeart/2005/8/layout/orgChart1"/>
    <dgm:cxn modelId="{72953B95-42FD-414E-88FB-74A5B5553449}" type="presParOf" srcId="{3697C362-19C1-4530-B8D6-FC193F8A4A3A}" destId="{26328AAE-CA72-4706-BAE0-01346E2A8123}" srcOrd="2" destOrd="0" presId="urn:microsoft.com/office/officeart/2005/8/layout/orgChart1"/>
    <dgm:cxn modelId="{4AF4D4F9-C974-407D-B2C3-71924498A95D}" type="presParOf" srcId="{8DB47D6B-EC7B-4EAB-BB74-6C36329C8C8F}" destId="{3558429C-BDA3-4552-8B55-98C640CEBDF9}" srcOrd="6" destOrd="0" presId="urn:microsoft.com/office/officeart/2005/8/layout/orgChart1"/>
    <dgm:cxn modelId="{34869939-D0A7-451D-8D96-D91BD65E3FA8}" type="presParOf" srcId="{8DB47D6B-EC7B-4EAB-BB74-6C36329C8C8F}" destId="{DADABA9C-14C1-4D6D-981D-515A3A8D3597}" srcOrd="7" destOrd="0" presId="urn:microsoft.com/office/officeart/2005/8/layout/orgChart1"/>
    <dgm:cxn modelId="{05CCBE21-C3A1-41A5-ADA5-F80EF393B3AD}" type="presParOf" srcId="{DADABA9C-14C1-4D6D-981D-515A3A8D3597}" destId="{F6D86305-0E10-4DCC-AE5F-6419AE2E2000}" srcOrd="0" destOrd="0" presId="urn:microsoft.com/office/officeart/2005/8/layout/orgChart1"/>
    <dgm:cxn modelId="{A6DCF164-B657-4197-AB41-7ED83B333B18}" type="presParOf" srcId="{F6D86305-0E10-4DCC-AE5F-6419AE2E2000}" destId="{63CF1C28-6EAB-498F-8819-18B91C47C1A2}" srcOrd="0" destOrd="0" presId="urn:microsoft.com/office/officeart/2005/8/layout/orgChart1"/>
    <dgm:cxn modelId="{347501FD-4392-4BAE-B0AA-FFB1A66ED331}" type="presParOf" srcId="{F6D86305-0E10-4DCC-AE5F-6419AE2E2000}" destId="{A1F36693-4A06-4BBB-AD19-57A64C9BF09A}" srcOrd="1" destOrd="0" presId="urn:microsoft.com/office/officeart/2005/8/layout/orgChart1"/>
    <dgm:cxn modelId="{D79AB788-2064-4650-9E7A-FEA7F7971419}" type="presParOf" srcId="{DADABA9C-14C1-4D6D-981D-515A3A8D3597}" destId="{F32D5A8E-0332-4BF2-8903-B01DDB06CC20}" srcOrd="1" destOrd="0" presId="urn:microsoft.com/office/officeart/2005/8/layout/orgChart1"/>
    <dgm:cxn modelId="{D6B9B09B-4131-4DC7-9C88-D68D99C6F6CA}" type="presParOf" srcId="{F32D5A8E-0332-4BF2-8903-B01DDB06CC20}" destId="{D87FA374-471D-4CA5-8781-5D930FF6BE16}" srcOrd="0" destOrd="0" presId="urn:microsoft.com/office/officeart/2005/8/layout/orgChart1"/>
    <dgm:cxn modelId="{4289B46B-5196-421B-8498-9ACB557E65E4}" type="presParOf" srcId="{F32D5A8E-0332-4BF2-8903-B01DDB06CC20}" destId="{AC2AEB48-9C7A-400D-94A8-3A0263FEC920}" srcOrd="1" destOrd="0" presId="urn:microsoft.com/office/officeart/2005/8/layout/orgChart1"/>
    <dgm:cxn modelId="{DF0B6C0F-9AB5-4E6E-9AF3-8E9A0E3742EE}" type="presParOf" srcId="{AC2AEB48-9C7A-400D-94A8-3A0263FEC920}" destId="{B09823CA-58E4-40E1-9DD1-623B5536238F}" srcOrd="0" destOrd="0" presId="urn:microsoft.com/office/officeart/2005/8/layout/orgChart1"/>
    <dgm:cxn modelId="{36EED796-BB75-4387-8D24-3DFE6A362C93}" type="presParOf" srcId="{B09823CA-58E4-40E1-9DD1-623B5536238F}" destId="{032FB7D7-C085-4D2E-80AC-D6AF089F57D6}" srcOrd="0" destOrd="0" presId="urn:microsoft.com/office/officeart/2005/8/layout/orgChart1"/>
    <dgm:cxn modelId="{EDD1AE94-1F6D-42A0-8209-7C3D95F2FBB0}" type="presParOf" srcId="{B09823CA-58E4-40E1-9DD1-623B5536238F}" destId="{144041CB-D970-4E95-9303-DF8F41A6784E}" srcOrd="1" destOrd="0" presId="urn:microsoft.com/office/officeart/2005/8/layout/orgChart1"/>
    <dgm:cxn modelId="{A69B7F01-110F-45AB-A7BC-E41F8ACA0B2B}" type="presParOf" srcId="{AC2AEB48-9C7A-400D-94A8-3A0263FEC920}" destId="{C31B9824-616A-45D7-9C37-E297230E7E79}" srcOrd="1" destOrd="0" presId="urn:microsoft.com/office/officeart/2005/8/layout/orgChart1"/>
    <dgm:cxn modelId="{29A4E3D9-A3D4-4F52-BA5C-CB0EB3C5B513}" type="presParOf" srcId="{AC2AEB48-9C7A-400D-94A8-3A0263FEC920}" destId="{E6FC1EA7-36DD-4570-9849-EC63FD7DE26D}" srcOrd="2" destOrd="0" presId="urn:microsoft.com/office/officeart/2005/8/layout/orgChart1"/>
    <dgm:cxn modelId="{84F5062D-12E6-417E-8117-CB598E2CF661}" type="presParOf" srcId="{F32D5A8E-0332-4BF2-8903-B01DDB06CC20}" destId="{9FB1D329-4CE9-4073-BB89-70F8DB6B945B}" srcOrd="2" destOrd="0" presId="urn:microsoft.com/office/officeart/2005/8/layout/orgChart1"/>
    <dgm:cxn modelId="{21FA3C98-A104-4FB9-B20A-50091C1453BA}" type="presParOf" srcId="{F32D5A8E-0332-4BF2-8903-B01DDB06CC20}" destId="{684E257F-6FB5-4CA0-A0F6-70C15E860C90}" srcOrd="3" destOrd="0" presId="urn:microsoft.com/office/officeart/2005/8/layout/orgChart1"/>
    <dgm:cxn modelId="{39D87C89-FBC7-4220-B636-FAD21F3DF638}" type="presParOf" srcId="{684E257F-6FB5-4CA0-A0F6-70C15E860C90}" destId="{7A451DB8-5B94-47DA-B221-EDA50D71633E}" srcOrd="0" destOrd="0" presId="urn:microsoft.com/office/officeart/2005/8/layout/orgChart1"/>
    <dgm:cxn modelId="{26DC2333-D7EE-4143-B65D-7F6BBC83CFCE}" type="presParOf" srcId="{7A451DB8-5B94-47DA-B221-EDA50D71633E}" destId="{B826E85B-D3AF-4FB2-BFF6-9DA41152700F}" srcOrd="0" destOrd="0" presId="urn:microsoft.com/office/officeart/2005/8/layout/orgChart1"/>
    <dgm:cxn modelId="{25F6C1AB-711B-4138-BB54-78F9E0313112}" type="presParOf" srcId="{7A451DB8-5B94-47DA-B221-EDA50D71633E}" destId="{ADC2D3F3-5EA2-4D10-BD47-022D6281A394}" srcOrd="1" destOrd="0" presId="urn:microsoft.com/office/officeart/2005/8/layout/orgChart1"/>
    <dgm:cxn modelId="{ACF569ED-F94D-43D8-B859-866CF8559041}" type="presParOf" srcId="{684E257F-6FB5-4CA0-A0F6-70C15E860C90}" destId="{0017EEAF-09D8-42F5-964C-EC30E76B0887}" srcOrd="1" destOrd="0" presId="urn:microsoft.com/office/officeart/2005/8/layout/orgChart1"/>
    <dgm:cxn modelId="{0FC41AB7-31E3-40EA-A315-4B21F67A138D}" type="presParOf" srcId="{684E257F-6FB5-4CA0-A0F6-70C15E860C90}" destId="{0A331481-6CE5-42B6-AD84-1D4A742818E1}" srcOrd="2" destOrd="0" presId="urn:microsoft.com/office/officeart/2005/8/layout/orgChart1"/>
    <dgm:cxn modelId="{A48CE5D2-3421-48FE-AE31-67008DCD2234}" type="presParOf" srcId="{DADABA9C-14C1-4D6D-981D-515A3A8D3597}" destId="{66064265-3863-464E-BD01-C175862D6C33}" srcOrd="2" destOrd="0" presId="urn:microsoft.com/office/officeart/2005/8/layout/orgChart1"/>
    <dgm:cxn modelId="{63190E55-893F-458D-8C5B-DAE7C126D1ED}" type="presParOf" srcId="{8DB47D6B-EC7B-4EAB-BB74-6C36329C8C8F}" destId="{866A7C7C-EACA-483F-9819-1ABDC92CA2ED}" srcOrd="8" destOrd="0" presId="urn:microsoft.com/office/officeart/2005/8/layout/orgChart1"/>
    <dgm:cxn modelId="{2D86F271-D3B9-4F79-B9D3-1BD015596F70}" type="presParOf" srcId="{8DB47D6B-EC7B-4EAB-BB74-6C36329C8C8F}" destId="{7815F214-5AC8-4F5B-889B-059AEC4F292A}" srcOrd="9" destOrd="0" presId="urn:microsoft.com/office/officeart/2005/8/layout/orgChart1"/>
    <dgm:cxn modelId="{5C928AF3-2CDD-4D24-AC16-C0C486ECBD00}" type="presParOf" srcId="{7815F214-5AC8-4F5B-889B-059AEC4F292A}" destId="{CE6772AC-F47C-4B12-B88C-2693C984869D}" srcOrd="0" destOrd="0" presId="urn:microsoft.com/office/officeart/2005/8/layout/orgChart1"/>
    <dgm:cxn modelId="{5137B85B-1912-4FDD-859D-13468EC06722}" type="presParOf" srcId="{CE6772AC-F47C-4B12-B88C-2693C984869D}" destId="{57037B52-E582-4FED-8037-0BC49F9D6AEB}" srcOrd="0" destOrd="0" presId="urn:microsoft.com/office/officeart/2005/8/layout/orgChart1"/>
    <dgm:cxn modelId="{256FB7C3-CB7B-4F93-A85A-14E08DF1D3E0}" type="presParOf" srcId="{CE6772AC-F47C-4B12-B88C-2693C984869D}" destId="{EEE6117C-5CC3-48FF-8642-5CE20743B40E}" srcOrd="1" destOrd="0" presId="urn:microsoft.com/office/officeart/2005/8/layout/orgChart1"/>
    <dgm:cxn modelId="{247F774D-6F00-4A13-ACF5-25DD3BEF81F6}" type="presParOf" srcId="{7815F214-5AC8-4F5B-889B-059AEC4F292A}" destId="{FCBDCEEA-AD28-45F8-B6EA-EA5CC7DD49E0}" srcOrd="1" destOrd="0" presId="urn:microsoft.com/office/officeart/2005/8/layout/orgChart1"/>
    <dgm:cxn modelId="{2B9E05F7-B3E9-4C24-B417-05AC995AF8DA}" type="presParOf" srcId="{7815F214-5AC8-4F5B-889B-059AEC4F292A}" destId="{FC93D961-D45E-42B5-8665-8005560016D1}" srcOrd="2" destOrd="0" presId="urn:microsoft.com/office/officeart/2005/8/layout/orgChart1"/>
    <dgm:cxn modelId="{E39EED6F-3697-4E70-B9F3-9FDCACCB762E}" type="presParOf" srcId="{688352EF-B6A9-4455-9E5F-4581EF3B34C2}" destId="{1A1FDF77-8DB3-4B67-AD6E-BF0E69784304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66A7C7C-EACA-483F-9819-1ABDC92CA2ED}">
      <dsp:nvSpPr>
        <dsp:cNvPr id="0" name=""/>
        <dsp:cNvSpPr/>
      </dsp:nvSpPr>
      <dsp:spPr>
        <a:xfrm>
          <a:off x="2816654" y="702459"/>
          <a:ext cx="2174881" cy="1010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1584"/>
              </a:lnTo>
              <a:lnTo>
                <a:pt x="2174881" y="51584"/>
              </a:lnTo>
              <a:lnTo>
                <a:pt x="2174881" y="101038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FB1D329-4CE9-4073-BB89-70F8DB6B945B}">
      <dsp:nvSpPr>
        <dsp:cNvPr id="0" name=""/>
        <dsp:cNvSpPr/>
      </dsp:nvSpPr>
      <dsp:spPr>
        <a:xfrm>
          <a:off x="3536419" y="1206723"/>
          <a:ext cx="97745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97745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87FA374-471D-4CA5-8781-5D930FF6BE16}">
      <dsp:nvSpPr>
        <dsp:cNvPr id="0" name=""/>
        <dsp:cNvSpPr/>
      </dsp:nvSpPr>
      <dsp:spPr>
        <a:xfrm>
          <a:off x="3536419" y="1206723"/>
          <a:ext cx="97745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97745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558429C-BDA3-4552-8B55-98C640CEBDF9}">
      <dsp:nvSpPr>
        <dsp:cNvPr id="0" name=""/>
        <dsp:cNvSpPr/>
      </dsp:nvSpPr>
      <dsp:spPr>
        <a:xfrm>
          <a:off x="2816654" y="702459"/>
          <a:ext cx="994361" cy="10381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356"/>
              </a:lnTo>
              <a:lnTo>
                <a:pt x="994361" y="54356"/>
              </a:lnTo>
              <a:lnTo>
                <a:pt x="994361" y="103810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BC99B96-8120-4BD1-90DC-1F01C3EE26E9}">
      <dsp:nvSpPr>
        <dsp:cNvPr id="0" name=""/>
        <dsp:cNvSpPr/>
      </dsp:nvSpPr>
      <dsp:spPr>
        <a:xfrm>
          <a:off x="2502862" y="1202795"/>
          <a:ext cx="108728" cy="179737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97378"/>
              </a:lnTo>
              <a:lnTo>
                <a:pt x="108728" y="179737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9739068-BBFC-4D9E-BB8A-8BDDBA238CC7}">
      <dsp:nvSpPr>
        <dsp:cNvPr id="0" name=""/>
        <dsp:cNvSpPr/>
      </dsp:nvSpPr>
      <dsp:spPr>
        <a:xfrm>
          <a:off x="2502862" y="1202795"/>
          <a:ext cx="108728" cy="129899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98990"/>
              </a:lnTo>
              <a:lnTo>
                <a:pt x="108728" y="129899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96C0989-C4F4-44F5-A1C8-C48B18CCCE73}">
      <dsp:nvSpPr>
        <dsp:cNvPr id="0" name=""/>
        <dsp:cNvSpPr/>
      </dsp:nvSpPr>
      <dsp:spPr>
        <a:xfrm>
          <a:off x="2502862" y="1202795"/>
          <a:ext cx="108728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108728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E6E52FC-5AEB-4DC8-96D2-85C36124E6D3}">
      <dsp:nvSpPr>
        <dsp:cNvPr id="0" name=""/>
        <dsp:cNvSpPr/>
      </dsp:nvSpPr>
      <dsp:spPr>
        <a:xfrm>
          <a:off x="2502862" y="1202795"/>
          <a:ext cx="108728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108728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F93CE30-A9B1-4238-867E-63FA7351F13D}">
      <dsp:nvSpPr>
        <dsp:cNvPr id="0" name=""/>
        <dsp:cNvSpPr/>
      </dsp:nvSpPr>
      <dsp:spPr>
        <a:xfrm>
          <a:off x="2731738" y="702459"/>
          <a:ext cx="91440" cy="99882"/>
        </a:xfrm>
        <a:custGeom>
          <a:avLst/>
          <a:gdLst/>
          <a:ahLst/>
          <a:cxnLst/>
          <a:rect l="0" t="0" r="0" b="0"/>
          <a:pathLst>
            <a:path>
              <a:moveTo>
                <a:pt x="84915" y="0"/>
              </a:moveTo>
              <a:lnTo>
                <a:pt x="84915" y="50428"/>
              </a:lnTo>
              <a:lnTo>
                <a:pt x="45720" y="50428"/>
              </a:lnTo>
              <a:lnTo>
                <a:pt x="45720" y="99882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F963CA4-76C7-4C14-BE3E-517F5DFB5D22}">
      <dsp:nvSpPr>
        <dsp:cNvPr id="0" name=""/>
        <dsp:cNvSpPr/>
      </dsp:nvSpPr>
      <dsp:spPr>
        <a:xfrm>
          <a:off x="1559514" y="1203760"/>
          <a:ext cx="108936" cy="82141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21414"/>
              </a:lnTo>
              <a:lnTo>
                <a:pt x="108936" y="821414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CED4E7E-908F-46E6-A1E8-15CC83E5AF9A}">
      <dsp:nvSpPr>
        <dsp:cNvPr id="0" name=""/>
        <dsp:cNvSpPr/>
      </dsp:nvSpPr>
      <dsp:spPr>
        <a:xfrm>
          <a:off x="1559514" y="1203760"/>
          <a:ext cx="100948" cy="31526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15263"/>
              </a:lnTo>
              <a:lnTo>
                <a:pt x="100948" y="315263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BC35E1-C1C6-4B4F-989F-7C4AE6F50B57}">
      <dsp:nvSpPr>
        <dsp:cNvPr id="0" name=""/>
        <dsp:cNvSpPr/>
      </dsp:nvSpPr>
      <dsp:spPr>
        <a:xfrm>
          <a:off x="1834110" y="702459"/>
          <a:ext cx="982544" cy="100847"/>
        </a:xfrm>
        <a:custGeom>
          <a:avLst/>
          <a:gdLst/>
          <a:ahLst/>
          <a:cxnLst/>
          <a:rect l="0" t="0" r="0" b="0"/>
          <a:pathLst>
            <a:path>
              <a:moveTo>
                <a:pt x="982544" y="0"/>
              </a:moveTo>
              <a:lnTo>
                <a:pt x="982544" y="51393"/>
              </a:lnTo>
              <a:lnTo>
                <a:pt x="0" y="51393"/>
              </a:lnTo>
              <a:lnTo>
                <a:pt x="0" y="1008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09FBD18-C651-4737-89FF-BC4E9DDEE9DC}">
      <dsp:nvSpPr>
        <dsp:cNvPr id="0" name=""/>
        <dsp:cNvSpPr/>
      </dsp:nvSpPr>
      <dsp:spPr>
        <a:xfrm>
          <a:off x="531086" y="1214360"/>
          <a:ext cx="216727" cy="178046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80460"/>
              </a:lnTo>
              <a:lnTo>
                <a:pt x="216727" y="178046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98A45D0-D336-4A7F-9723-3F6CCDCD3742}">
      <dsp:nvSpPr>
        <dsp:cNvPr id="0" name=""/>
        <dsp:cNvSpPr/>
      </dsp:nvSpPr>
      <dsp:spPr>
        <a:xfrm>
          <a:off x="531086" y="1214360"/>
          <a:ext cx="216727" cy="128109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1099"/>
              </a:lnTo>
              <a:lnTo>
                <a:pt x="216727" y="1281099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FED72C-234E-47A8-B5C6-759A7E8D4F28}">
      <dsp:nvSpPr>
        <dsp:cNvPr id="0" name=""/>
        <dsp:cNvSpPr/>
      </dsp:nvSpPr>
      <dsp:spPr>
        <a:xfrm>
          <a:off x="531086" y="1214360"/>
          <a:ext cx="216727" cy="7817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1738"/>
              </a:lnTo>
              <a:lnTo>
                <a:pt x="216727" y="78173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01464DC-99CD-42A1-809D-48D92171F1E8}">
      <dsp:nvSpPr>
        <dsp:cNvPr id="0" name=""/>
        <dsp:cNvSpPr/>
      </dsp:nvSpPr>
      <dsp:spPr>
        <a:xfrm>
          <a:off x="531086" y="1214360"/>
          <a:ext cx="216727" cy="28237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82376"/>
              </a:lnTo>
              <a:lnTo>
                <a:pt x="216727" y="28237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C02F803-1634-4BCC-9D31-6DE631909B27}">
      <dsp:nvSpPr>
        <dsp:cNvPr id="0" name=""/>
        <dsp:cNvSpPr/>
      </dsp:nvSpPr>
      <dsp:spPr>
        <a:xfrm>
          <a:off x="805681" y="702459"/>
          <a:ext cx="2010972" cy="111447"/>
        </a:xfrm>
        <a:custGeom>
          <a:avLst/>
          <a:gdLst/>
          <a:ahLst/>
          <a:cxnLst/>
          <a:rect l="0" t="0" r="0" b="0"/>
          <a:pathLst>
            <a:path>
              <a:moveTo>
                <a:pt x="2010972" y="0"/>
              </a:moveTo>
              <a:lnTo>
                <a:pt x="2010972" y="61993"/>
              </a:lnTo>
              <a:lnTo>
                <a:pt x="0" y="61993"/>
              </a:lnTo>
              <a:lnTo>
                <a:pt x="0" y="1114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8BFFC00-6FDB-4C61-85D4-B26D1D8CA131}">
      <dsp:nvSpPr>
        <dsp:cNvPr id="0" name=""/>
        <dsp:cNvSpPr/>
      </dsp:nvSpPr>
      <dsp:spPr>
        <a:xfrm>
          <a:off x="2317716" y="0"/>
          <a:ext cx="997874" cy="702459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 sz="800" kern="1200"/>
        </a:p>
      </dsp:txBody>
      <dsp:txXfrm>
        <a:off x="2317716" y="0"/>
        <a:ext cx="997874" cy="702459"/>
      </dsp:txXfrm>
    </dsp:sp>
    <dsp:sp modelId="{08D40E40-3397-4D70-AA96-81DC76714E8B}">
      <dsp:nvSpPr>
        <dsp:cNvPr id="0" name=""/>
        <dsp:cNvSpPr/>
      </dsp:nvSpPr>
      <dsp:spPr>
        <a:xfrm>
          <a:off x="462437" y="8139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sp:txBody>
      <dsp:txXfrm>
        <a:off x="462437" y="813907"/>
        <a:ext cx="686488" cy="400453"/>
      </dsp:txXfrm>
    </dsp:sp>
    <dsp:sp modelId="{909B46CB-2C82-4530-A8EB-C4A6EF29D4CD}">
      <dsp:nvSpPr>
        <dsp:cNvPr id="0" name=""/>
        <dsp:cNvSpPr/>
      </dsp:nvSpPr>
      <dsp:spPr>
        <a:xfrm>
          <a:off x="747813" y="129651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1296510"/>
        <a:ext cx="686488" cy="400453"/>
      </dsp:txXfrm>
    </dsp:sp>
    <dsp:sp modelId="{6E368E49-72B6-4724-B758-8643673D3FEA}">
      <dsp:nvSpPr>
        <dsp:cNvPr id="0" name=""/>
        <dsp:cNvSpPr/>
      </dsp:nvSpPr>
      <dsp:spPr>
        <a:xfrm>
          <a:off x="747813" y="179587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sp:txBody>
      <dsp:txXfrm>
        <a:off x="747813" y="1795872"/>
        <a:ext cx="686488" cy="400453"/>
      </dsp:txXfrm>
    </dsp:sp>
    <dsp:sp modelId="{7A66F6C0-537C-422E-A134-535BD0E47966}">
      <dsp:nvSpPr>
        <dsp:cNvPr id="0" name=""/>
        <dsp:cNvSpPr/>
      </dsp:nvSpPr>
      <dsp:spPr>
        <a:xfrm>
          <a:off x="747813" y="2295233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sp:txBody>
      <dsp:txXfrm>
        <a:off x="747813" y="2295233"/>
        <a:ext cx="686488" cy="400453"/>
      </dsp:txXfrm>
    </dsp:sp>
    <dsp:sp modelId="{5EB80FF6-A297-4478-AE5F-3FDA96F3D401}">
      <dsp:nvSpPr>
        <dsp:cNvPr id="0" name=""/>
        <dsp:cNvSpPr/>
      </dsp:nvSpPr>
      <dsp:spPr>
        <a:xfrm>
          <a:off x="747813" y="279459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2794594"/>
        <a:ext cx="686488" cy="400453"/>
      </dsp:txXfrm>
    </dsp:sp>
    <dsp:sp modelId="{7FC11B80-1560-4AAA-9DDE-ECDD0C320254}">
      <dsp:nvSpPr>
        <dsp:cNvPr id="0" name=""/>
        <dsp:cNvSpPr/>
      </dsp:nvSpPr>
      <dsp:spPr>
        <a:xfrm>
          <a:off x="1490865" y="8033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1490865" y="803307"/>
        <a:ext cx="686488" cy="400453"/>
      </dsp:txXfrm>
    </dsp:sp>
    <dsp:sp modelId="{4C2B872F-165F-41F9-841A-FCE5E6B4BDDB}">
      <dsp:nvSpPr>
        <dsp:cNvPr id="0" name=""/>
        <dsp:cNvSpPr/>
      </dsp:nvSpPr>
      <dsp:spPr>
        <a:xfrm>
          <a:off x="1660462" y="13187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660462" y="1318798"/>
        <a:ext cx="686488" cy="400453"/>
      </dsp:txXfrm>
    </dsp:sp>
    <dsp:sp modelId="{A8CC9930-A123-463B-B616-37C3927A0608}">
      <dsp:nvSpPr>
        <dsp:cNvPr id="0" name=""/>
        <dsp:cNvSpPr/>
      </dsp:nvSpPr>
      <dsp:spPr>
        <a:xfrm>
          <a:off x="1668450" y="182494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sp:txBody>
      <dsp:txXfrm>
        <a:off x="1668450" y="1824948"/>
        <a:ext cx="686488" cy="400453"/>
      </dsp:txXfrm>
    </dsp:sp>
    <dsp:sp modelId="{2A8BB491-5BA3-4280-8DB8-A0430B0235D0}">
      <dsp:nvSpPr>
        <dsp:cNvPr id="0" name=""/>
        <dsp:cNvSpPr/>
      </dsp:nvSpPr>
      <dsp:spPr>
        <a:xfrm>
          <a:off x="2434214" y="80234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sp:txBody>
      <dsp:txXfrm>
        <a:off x="2434214" y="802342"/>
        <a:ext cx="686488" cy="400453"/>
      </dsp:txXfrm>
    </dsp:sp>
    <dsp:sp modelId="{FABBF985-8A92-4B71-BBB6-C9AA439EDF10}">
      <dsp:nvSpPr>
        <dsp:cNvPr id="0" name=""/>
        <dsp:cNvSpPr/>
      </dsp:nvSpPr>
      <dsp:spPr>
        <a:xfrm>
          <a:off x="2611591" y="130283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302836"/>
        <a:ext cx="686488" cy="400453"/>
      </dsp:txXfrm>
    </dsp:sp>
    <dsp:sp modelId="{A9F6C046-2394-4565-A4C8-B5799EB31E55}">
      <dsp:nvSpPr>
        <dsp:cNvPr id="0" name=""/>
        <dsp:cNvSpPr/>
      </dsp:nvSpPr>
      <dsp:spPr>
        <a:xfrm>
          <a:off x="2611591" y="180219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802197"/>
        <a:ext cx="686488" cy="400453"/>
      </dsp:txXfrm>
    </dsp:sp>
    <dsp:sp modelId="{DD7399C2-3DC6-4907-AE98-E7CE551386E0}">
      <dsp:nvSpPr>
        <dsp:cNvPr id="0" name=""/>
        <dsp:cNvSpPr/>
      </dsp:nvSpPr>
      <dsp:spPr>
        <a:xfrm>
          <a:off x="2611591" y="230155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sp:txBody>
      <dsp:txXfrm>
        <a:off x="2611591" y="2301558"/>
        <a:ext cx="686488" cy="400453"/>
      </dsp:txXfrm>
    </dsp:sp>
    <dsp:sp modelId="{B1F52368-BDBC-4866-814B-2FE1F90FA82B}">
      <dsp:nvSpPr>
        <dsp:cNvPr id="0" name=""/>
        <dsp:cNvSpPr/>
      </dsp:nvSpPr>
      <dsp:spPr>
        <a:xfrm>
          <a:off x="2611591" y="279994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sp:txBody>
      <dsp:txXfrm>
        <a:off x="2611591" y="2799946"/>
        <a:ext cx="686488" cy="400453"/>
      </dsp:txXfrm>
    </dsp:sp>
    <dsp:sp modelId="{63CF1C28-6EAB-498F-8819-18B91C47C1A2}">
      <dsp:nvSpPr>
        <dsp:cNvPr id="0" name=""/>
        <dsp:cNvSpPr/>
      </dsp:nvSpPr>
      <dsp:spPr>
        <a:xfrm>
          <a:off x="3467771" y="80627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3467771" y="806270"/>
        <a:ext cx="686488" cy="400453"/>
      </dsp:txXfrm>
    </dsp:sp>
    <dsp:sp modelId="{032FB7D7-C085-4D2E-80AC-D6AF089F57D6}">
      <dsp:nvSpPr>
        <dsp:cNvPr id="0" name=""/>
        <dsp:cNvSpPr/>
      </dsp:nvSpPr>
      <dsp:spPr>
        <a:xfrm>
          <a:off x="3634165" y="130676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306764"/>
        <a:ext cx="686488" cy="400453"/>
      </dsp:txXfrm>
    </dsp:sp>
    <dsp:sp modelId="{B826E85B-D3AF-4FB2-BFF6-9DA41152700F}">
      <dsp:nvSpPr>
        <dsp:cNvPr id="0" name=""/>
        <dsp:cNvSpPr/>
      </dsp:nvSpPr>
      <dsp:spPr>
        <a:xfrm>
          <a:off x="3634165" y="1806125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806125"/>
        <a:ext cx="686488" cy="400453"/>
      </dsp:txXfrm>
    </dsp:sp>
    <dsp:sp modelId="{57037B52-E582-4FED-8037-0BC49F9D6AEB}">
      <dsp:nvSpPr>
        <dsp:cNvPr id="0" name=""/>
        <dsp:cNvSpPr/>
      </dsp:nvSpPr>
      <dsp:spPr>
        <a:xfrm>
          <a:off x="4648291" y="8034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sp:txBody>
      <dsp:txXfrm>
        <a:off x="4648291" y="803498"/>
        <a:ext cx="686488" cy="40045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59CDA6-823F-4783-9FE7-325E3D1E9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1</TotalTime>
  <Pages>4</Pages>
  <Words>736</Words>
  <Characters>4200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na Dermawan</dc:creator>
  <cp:keywords/>
  <dc:description/>
  <cp:lastModifiedBy>Guna Dermawan</cp:lastModifiedBy>
  <cp:revision>282</cp:revision>
  <dcterms:created xsi:type="dcterms:W3CDTF">2021-11-17T09:43:00Z</dcterms:created>
  <dcterms:modified xsi:type="dcterms:W3CDTF">2021-11-18T1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6cfc9795-8ebf-36a6-8d72-ec2526570a6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